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C554E4">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C554E4">
      <w:pPr>
        <w:spacing w:line="480" w:lineRule="auto"/>
        <w:jc w:val="center"/>
        <w:rPr>
          <w:rFonts w:ascii="Times New Roman" w:eastAsia="Times New Roman" w:hAnsi="Times New Roman" w:cs="Times New Roman"/>
        </w:rPr>
      </w:pPr>
    </w:p>
    <w:p w14:paraId="2F62A2A9" w14:textId="77777777" w:rsidR="004E2951" w:rsidRPr="00FA2396" w:rsidRDefault="004E2951" w:rsidP="00C554E4">
      <w:pPr>
        <w:spacing w:line="480" w:lineRule="auto"/>
        <w:rPr>
          <w:rFonts w:ascii="Times New Roman" w:eastAsia="Times New Roman" w:hAnsi="Times New Roman" w:cs="Times New Roman"/>
        </w:rPr>
      </w:pPr>
    </w:p>
    <w:p w14:paraId="76070522" w14:textId="492B2075" w:rsidR="004E2951" w:rsidRPr="00FA2396" w:rsidRDefault="004E2951" w:rsidP="00C554E4">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0058253B">
        <w:rPr>
          <w:rFonts w:ascii="Times New Roman" w:eastAsia="Times New Roman" w:hAnsi="Times New Roman" w:cs="Times New Roman"/>
          <w:vertAlign w:val="superscript"/>
        </w:rPr>
        <w:t>*</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Andrew </w:t>
      </w:r>
      <w:r w:rsidR="009516C2">
        <w:rPr>
          <w:rFonts w:ascii="Times New Roman" w:eastAsia="Times New Roman" w:hAnsi="Times New Roman" w:cs="Times New Roman"/>
        </w:rPr>
        <w:t xml:space="preserve">R. </w:t>
      </w:r>
      <w:r w:rsidRPr="00FA2396">
        <w:rPr>
          <w:rFonts w:ascii="Times New Roman" w:eastAsia="Times New Roman" w:hAnsi="Times New Roman" w:cs="Times New Roman"/>
        </w:rPr>
        <w:t>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00E7574F">
        <w:rPr>
          <w:rFonts w:ascii="Times New Roman" w:eastAsia="Times New Roman" w:hAnsi="Times New Roman" w:cs="Times New Roman"/>
          <w:vertAlign w:val="superscript"/>
        </w:rPr>
        <w:t>4,5</w:t>
      </w:r>
      <w:r w:rsidRPr="00FA2396">
        <w:rPr>
          <w:rFonts w:ascii="Times New Roman" w:eastAsia="Times New Roman" w:hAnsi="Times New Roman" w:cs="Times New Roman"/>
        </w:rPr>
        <w:t xml:space="preserve">, </w:t>
      </w:r>
      <w:r w:rsidR="001D4F9B" w:rsidRPr="001D4F9B">
        <w:rPr>
          <w:rFonts w:ascii="Times New Roman" w:eastAsia="Times New Roman" w:hAnsi="Times New Roman" w:cs="Times New Roman"/>
        </w:rPr>
        <w:t xml:space="preserve">Ramón </w:t>
      </w:r>
      <w:r w:rsidRPr="00FA2396">
        <w:rPr>
          <w:rFonts w:ascii="Times New Roman" w:eastAsia="Times New Roman" w:hAnsi="Times New Roman" w:cs="Times New Roman"/>
        </w:rPr>
        <w:t>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Kim </w:t>
      </w:r>
      <w:r w:rsidR="009516C2">
        <w:rPr>
          <w:rFonts w:ascii="Times New Roman" w:eastAsia="Times New Roman" w:hAnsi="Times New Roman" w:cs="Times New Roman"/>
        </w:rPr>
        <w:t xml:space="preserve">M. </w:t>
      </w:r>
      <w:r w:rsidRPr="00FA2396">
        <w:rPr>
          <w:rFonts w:ascii="Times New Roman" w:eastAsia="Times New Roman" w:hAnsi="Times New Roman" w:cs="Times New Roman"/>
        </w:rPr>
        <w:t>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C554E4">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C554E4">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5C3E4BDB" w:rsidR="004E2951" w:rsidRDefault="004E2951" w:rsidP="00C554E4">
      <w:pPr>
        <w:spacing w:line="480" w:lineRule="auto"/>
        <w:jc w:val="center"/>
        <w:rPr>
          <w:rFonts w:ascii="Times New Roman" w:eastAsia="Times New Roman" w:hAnsi="Times New Roman" w:cs="Times New Roman"/>
        </w:rPr>
      </w:pPr>
    </w:p>
    <w:p w14:paraId="5CF107B1" w14:textId="386CBFD5" w:rsidR="00BE7132" w:rsidRPr="00505524" w:rsidRDefault="00BE7132" w:rsidP="00C554E4">
      <w:pPr>
        <w:spacing w:line="480" w:lineRule="auto"/>
        <w:jc w:val="center"/>
        <w:rPr>
          <w:rFonts w:ascii="Times New Roman" w:eastAsia="Times New Roman" w:hAnsi="Times New Roman" w:cs="Times New Roman"/>
        </w:rPr>
      </w:pPr>
    </w:p>
    <w:p w14:paraId="7FC52332" w14:textId="77777777" w:rsidR="00505524" w:rsidRPr="00505524" w:rsidRDefault="00505524" w:rsidP="00C554E4">
      <w:pPr>
        <w:spacing w:line="480" w:lineRule="auto"/>
        <w:rPr>
          <w:rFonts w:ascii="Times New Roman" w:eastAsia="Times New Roman" w:hAnsi="Times New Roman" w:cs="Times New Roman"/>
        </w:rPr>
      </w:pPr>
      <w:r w:rsidRPr="00505524">
        <w:rPr>
          <w:rFonts w:ascii="Times New Roman" w:eastAsia="Times New Roman" w:hAnsi="Times New Roman" w:cs="Times New Roman"/>
          <w:color w:val="222222"/>
          <w:shd w:val="clear" w:color="auto" w:fill="FFFFFF"/>
        </w:rPr>
        <w:t>*Corresponding author Email: </w:t>
      </w:r>
      <w:hyperlink r:id="rId8" w:tgtFrame="_blank" w:history="1">
        <w:r w:rsidRPr="00505524">
          <w:rPr>
            <w:rFonts w:ascii="Times New Roman" w:eastAsia="Times New Roman" w:hAnsi="Times New Roman" w:cs="Times New Roman"/>
            <w:color w:val="1155CC"/>
            <w:u w:val="single"/>
            <w:shd w:val="clear" w:color="auto" w:fill="FFFFFF"/>
          </w:rPr>
          <w:t>zachary.gold@noaa.gov</w:t>
        </w:r>
      </w:hyperlink>
    </w:p>
    <w:p w14:paraId="3F08187C" w14:textId="4350D138" w:rsidR="00BE7132" w:rsidRPr="00505524" w:rsidRDefault="00BE7132" w:rsidP="00C554E4">
      <w:pPr>
        <w:spacing w:line="480" w:lineRule="auto"/>
        <w:jc w:val="center"/>
        <w:rPr>
          <w:rFonts w:ascii="Times New Roman" w:eastAsia="Times New Roman" w:hAnsi="Times New Roman" w:cs="Times New Roman"/>
        </w:rPr>
      </w:pPr>
    </w:p>
    <w:p w14:paraId="7557A622" w14:textId="24D03D4C" w:rsidR="00BE7132" w:rsidRPr="00FA2396" w:rsidRDefault="00966B19" w:rsidP="00966B19">
      <w:pPr>
        <w:spacing w:line="480" w:lineRule="auto"/>
        <w:rPr>
          <w:rFonts w:ascii="Times New Roman" w:eastAsia="Times New Roman" w:hAnsi="Times New Roman" w:cs="Times New Roman"/>
        </w:rPr>
      </w:pPr>
      <w:r>
        <w:rPr>
          <w:rFonts w:ascii="Times New Roman" w:eastAsia="Times New Roman" w:hAnsi="Times New Roman" w:cs="Times New Roman"/>
        </w:rPr>
        <w:t xml:space="preserve">Summary: </w:t>
      </w:r>
      <w:r w:rsidRPr="006F3E94">
        <w:rPr>
          <w:rFonts w:ascii="Times New Roman" w:eastAsia="Times New Roman" w:hAnsi="Times New Roman" w:cs="Times New Roman"/>
        </w:rPr>
        <w:t>Novel quantitative abundance estimates from archived DNA reveals marine heatwave-associated shifts in fish assemblages</w:t>
      </w:r>
      <w:r w:rsidR="00F6272D">
        <w:rPr>
          <w:rFonts w:ascii="Times New Roman" w:eastAsia="Times New Roman" w:hAnsi="Times New Roman" w:cs="Times New Roman"/>
        </w:rPr>
        <w:t>.</w:t>
      </w:r>
    </w:p>
    <w:p w14:paraId="32C84717"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lastRenderedPageBreak/>
        <w:t>Abstract</w:t>
      </w:r>
    </w:p>
    <w:p w14:paraId="485C1758" w14:textId="5005B9F3" w:rsidR="004E2951" w:rsidRPr="00FA2396" w:rsidRDefault="004E2951" w:rsidP="00C554E4">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w:t>
      </w:r>
      <w:r w:rsidR="000B4799">
        <w:rPr>
          <w:rFonts w:ascii="Times New Roman" w:eastAsia="Times New Roman" w:hAnsi="Times New Roman" w:cs="Times New Roman"/>
          <w:color w:val="222222"/>
        </w:rPr>
        <w:t xml:space="preserve">studying </w:t>
      </w:r>
      <w:r w:rsidRPr="00FA2396">
        <w:rPr>
          <w:rFonts w:ascii="Times New Roman" w:eastAsia="Times New Roman" w:hAnsi="Times New Roman" w:cs="Times New Roman"/>
          <w:color w:val="222222"/>
        </w:rPr>
        <w:t xml:space="preserve">their impacts </w:t>
      </w:r>
      <w:r w:rsidR="000B4799" w:rsidRPr="00FA2396">
        <w:rPr>
          <w:rFonts w:ascii="Times New Roman" w:eastAsia="Times New Roman" w:hAnsi="Times New Roman" w:cs="Times New Roman"/>
          <w:color w:val="222222"/>
        </w:rPr>
        <w:t>from a species assemblage perspective</w:t>
      </w:r>
      <w:r w:rsidR="000B4799"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 xml:space="preserve">can be difficult. Here, we </w:t>
      </w:r>
      <w:r w:rsidR="00E47974" w:rsidRPr="00C34300">
        <w:rPr>
          <w:rFonts w:ascii="Times New Roman" w:eastAsia="Times New Roman" w:hAnsi="Times New Roman" w:cs="Times New Roman"/>
          <w:color w:val="222222"/>
        </w:rPr>
        <w:t>leverage the taxonomic breadth and resolution</w:t>
      </w:r>
      <w:r w:rsidR="00E47974">
        <w:rPr>
          <w:rFonts w:ascii="Times New Roman" w:eastAsia="Times New Roman" w:hAnsi="Times New Roman" w:cs="Times New Roman"/>
          <w:color w:val="222222"/>
        </w:rPr>
        <w:t xml:space="preserve"> of</w:t>
      </w:r>
      <w:r w:rsidR="00E47974" w:rsidRPr="00C34300">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DNA sequences derived from the ethanol of a 23-year longitudinal sample collection</w:t>
      </w:r>
      <w:r w:rsidR="00E47974">
        <w:rPr>
          <w:rFonts w:ascii="Times New Roman" w:eastAsia="Times New Roman" w:hAnsi="Times New Roman" w:cs="Times New Roman"/>
          <w:color w:val="222222"/>
        </w:rPr>
        <w:t>, combining these</w:t>
      </w:r>
      <w:r w:rsidRPr="00FA2396">
        <w:rPr>
          <w:rFonts w:ascii="Times New Roman" w:eastAsia="Times New Roman" w:hAnsi="Times New Roman" w:cs="Times New Roman"/>
          <w:color w:val="222222"/>
        </w:rPr>
        <w:t xml:space="preserve"> with microscopy-derived ichthyoplankton identification to </w:t>
      </w:r>
      <w:r w:rsidR="00E47974" w:rsidRPr="00C34300">
        <w:rPr>
          <w:rFonts w:ascii="Times New Roman" w:eastAsia="Times New Roman" w:hAnsi="Times New Roman" w:cs="Times New Roman"/>
          <w:color w:val="222222"/>
        </w:rPr>
        <w:t>yield</w:t>
      </w:r>
      <w:r w:rsidR="00E47974">
        <w:rPr>
          <w:rFonts w:ascii="Times New Roman" w:eastAsia="Times New Roman" w:hAnsi="Times New Roman" w:cs="Times New Roman"/>
          <w:color w:val="222222"/>
        </w:rPr>
        <w:t xml:space="preserve"> </w:t>
      </w:r>
      <w:r w:rsidR="00E47974" w:rsidRPr="00C34300">
        <w:rPr>
          <w:rFonts w:ascii="Times New Roman" w:eastAsia="Times New Roman" w:hAnsi="Times New Roman" w:cs="Times New Roman"/>
          <w:color w:val="222222"/>
        </w:rPr>
        <w:t>higher-resolution species-specific quantitative abundance estimates</w:t>
      </w:r>
      <w:r w:rsidR="00E47974">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 xml:space="preserve">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Pacific marine heatwave. </w:t>
      </w:r>
      <w:r w:rsidR="00E47974">
        <w:rPr>
          <w:rFonts w:ascii="Times New Roman" w:eastAsia="Times New Roman" w:hAnsi="Times New Roman" w:cs="Times New Roman"/>
        </w:rPr>
        <w:t>This integrated dataset</w:t>
      </w:r>
      <w:r w:rsidR="002F1852" w:rsidRPr="00FA2396">
        <w:rPr>
          <w:rFonts w:ascii="Times New Roman" w:eastAsia="Times New Roman" w:hAnsi="Times New Roman" w:cs="Times New Roman"/>
        </w:rPr>
        <w:t xml:space="preserve"> reveal</w:t>
      </w:r>
      <w:r w:rsidR="00E47974">
        <w:rPr>
          <w:rFonts w:ascii="Times New Roman" w:eastAsia="Times New Roman" w:hAnsi="Times New Roman" w:cs="Times New Roman"/>
        </w:rPr>
        <w:t>s</w:t>
      </w:r>
      <w:r w:rsidR="002F1852" w:rsidRPr="00FA2396">
        <w:rPr>
          <w:rFonts w:ascii="Times New Roman" w:eastAsia="Times New Roman" w:hAnsi="Times New Roman" w:cs="Times New Roman"/>
          <w:color w:val="222222"/>
        </w:rPr>
        <w:t xml:space="preserve"> </w:t>
      </w:r>
      <w:r w:rsidR="003464DA">
        <w:rPr>
          <w:rFonts w:ascii="Times New Roman" w:eastAsia="Times New Roman" w:hAnsi="Times New Roman" w:cs="Times New Roman"/>
          <w:color w:val="222222"/>
        </w:rPr>
        <w:t>patterns of</w:t>
      </w:r>
      <w:r w:rsidR="003464DA" w:rsidRPr="00FA2396">
        <w:rPr>
          <w:rFonts w:ascii="Times New Roman" w:eastAsia="Times New Roman" w:hAnsi="Times New Roman" w:cs="Times New Roman"/>
          <w:color w:val="222222"/>
        </w:rPr>
        <w:t xml:space="preserve"> tropicalization </w:t>
      </w:r>
      <w:r w:rsidR="003464DA">
        <w:rPr>
          <w:rFonts w:ascii="Times New Roman" w:eastAsia="Times New Roman" w:hAnsi="Times New Roman" w:cs="Times New Roman"/>
          <w:color w:val="222222"/>
        </w:rPr>
        <w:t xml:space="preserve">with </w:t>
      </w:r>
      <w:r w:rsidR="002F1852" w:rsidRPr="00FA2396">
        <w:rPr>
          <w:rFonts w:ascii="Times New Roman" w:eastAsia="Times New Roman" w:hAnsi="Times New Roman" w:cs="Times New Roman"/>
          <w:color w:val="222222"/>
        </w:rPr>
        <w:t>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southern, mesopelagic species associated </w:t>
      </w:r>
      <w:r w:rsidR="003464DA">
        <w:rPr>
          <w:rFonts w:ascii="Times New Roman" w:eastAsia="Times New Roman" w:hAnsi="Times New Roman" w:cs="Times New Roman"/>
          <w:color w:val="222222"/>
        </w:rPr>
        <w:t>and</w:t>
      </w:r>
      <w:r w:rsidRPr="00FA2396">
        <w:rPr>
          <w:rFonts w:ascii="Times New Roman" w:eastAsia="Times New Roman" w:hAnsi="Times New Roman" w:cs="Times New Roman"/>
          <w:color w:val="222222"/>
        </w:rPr>
        <w:t xml:space="preserve">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xml:space="preserve">) and Pacific </w:t>
      </w:r>
      <w:r w:rsidR="009516C2">
        <w:rPr>
          <w:rFonts w:ascii="Times New Roman" w:eastAsia="Times New Roman" w:hAnsi="Times New Roman" w:cs="Times New Roman"/>
          <w:color w:val="222222"/>
        </w:rPr>
        <w:t>S</w:t>
      </w:r>
      <w:r w:rsidRPr="00FA2396">
        <w:rPr>
          <w:rFonts w:ascii="Times New Roman" w:eastAsia="Times New Roman" w:hAnsi="Times New Roman" w:cs="Times New Roman"/>
          <w:color w:val="222222"/>
        </w:rPr>
        <w:t>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9516C2">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E47974">
        <w:rPr>
          <w:rFonts w:ascii="Times New Roman" w:eastAsia="Times New Roman" w:hAnsi="Times New Roman" w:cs="Times New Roman"/>
          <w:color w:val="222222"/>
        </w:rPr>
        <w:t xml:space="preserve">Our </w:t>
      </w:r>
      <w:r w:rsidR="003464DA">
        <w:rPr>
          <w:rFonts w:ascii="Times New Roman" w:eastAsia="Times New Roman" w:hAnsi="Times New Roman" w:cs="Times New Roman"/>
          <w:color w:val="222222"/>
        </w:rPr>
        <w:t xml:space="preserve">novel modeling </w:t>
      </w:r>
      <w:r w:rsidR="00E47974">
        <w:rPr>
          <w:rFonts w:ascii="Times New Roman" w:eastAsia="Times New Roman" w:hAnsi="Times New Roman" w:cs="Times New Roman"/>
          <w:color w:val="222222"/>
        </w:rPr>
        <w:t>approach</w:t>
      </w:r>
      <w:r w:rsidR="00C34300">
        <w:rPr>
          <w:rFonts w:ascii="Times New Roman" w:eastAsia="Times New Roman" w:hAnsi="Times New Roman" w:cs="Times New Roman"/>
        </w:rPr>
        <w:t xml:space="preserve"> </w:t>
      </w:r>
      <w:r w:rsidRPr="00FA2396">
        <w:rPr>
          <w:rFonts w:ascii="Times New Roman" w:eastAsia="Times New Roman" w:hAnsi="Times New Roman" w:cs="Times New Roman"/>
        </w:rPr>
        <w:t>open</w:t>
      </w:r>
      <w:r w:rsidR="00C34300">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r w:rsidR="00E47974">
        <w:rPr>
          <w:rFonts w:ascii="Times New Roman" w:eastAsia="Times New Roman" w:hAnsi="Times New Roman" w:cs="Times New Roman"/>
        </w:rPr>
        <w:t xml:space="preserve"> </w:t>
      </w:r>
    </w:p>
    <w:p w14:paraId="0FF86A95" w14:textId="77777777" w:rsidR="004E2951" w:rsidRPr="00FA2396" w:rsidRDefault="004E2951" w:rsidP="00C554E4">
      <w:pPr>
        <w:spacing w:line="480" w:lineRule="auto"/>
        <w:rPr>
          <w:rFonts w:ascii="Times New Roman" w:eastAsia="Times New Roman" w:hAnsi="Times New Roman" w:cs="Times New Roman"/>
        </w:rPr>
      </w:pPr>
    </w:p>
    <w:p w14:paraId="481D80EA" w14:textId="77777777" w:rsidR="004E2951"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80DF70" w:rsidR="0067046B"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009516C2">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56A26967" w:rsidR="004E2951" w:rsidRPr="00FA2396" w:rsidRDefault="009955B8"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6EF2F99B" w:rsidR="00F014BA"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E7574F">
        <w:rPr>
          <w:rFonts w:ascii="Times New Roman" w:eastAsia="Times New Roman" w:hAnsi="Times New Roman" w:cs="Times New Roman"/>
        </w:rPr>
        <w:t>I</w:t>
      </w:r>
      <w:r w:rsidR="0067046B" w:rsidRPr="00FA2396">
        <w:rPr>
          <w:rFonts w:ascii="Times New Roman" w:eastAsia="Times New Roman" w:hAnsi="Times New Roman" w:cs="Times New Roman"/>
        </w:rPr>
        <w:t xml:space="preserve">chthyoplankton assemblages differ </w:t>
      </w:r>
      <w:r w:rsidR="00000781">
        <w:rPr>
          <w:rFonts w:ascii="Times New Roman" w:eastAsia="Times New Roman" w:hAnsi="Times New Roman" w:cs="Times New Roman"/>
        </w:rPr>
        <w:t>among</w:t>
      </w:r>
      <w:r w:rsidR="001E1E01" w:rsidRPr="00FA2396">
        <w:rPr>
          <w:rFonts w:ascii="Times New Roman" w:eastAsia="Times New Roman" w:hAnsi="Times New Roman" w:cs="Times New Roman"/>
        </w:rPr>
        <w:t xml:space="preserve">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000781">
        <w:rPr>
          <w:rFonts w:ascii="Times New Roman" w:eastAsia="Times New Roman" w:hAnsi="Times New Roman" w:cs="Times New Roman"/>
        </w:rPr>
        <w: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and Central Pacific water mass</w:t>
      </w:r>
      <w:r w:rsidR="00000781">
        <w:rPr>
          <w:rFonts w:ascii="Times New Roman" w:eastAsia="Times New Roman" w:hAnsi="Times New Roman" w:cs="Times New Roman"/>
        </w:rPr>
        <w:t xml:space="preserve">, and in </w:t>
      </w:r>
      <w:r w:rsidR="001E1E01" w:rsidRPr="00FA2396">
        <w:rPr>
          <w:rFonts w:ascii="Times New Roman" w:eastAsia="Times New Roman" w:hAnsi="Times New Roman" w:cs="Times New Roman"/>
        </w:rPr>
        <w:t>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higher abundances of nor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lastRenderedPageBreak/>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8BD53D2" w:rsidR="002D59F7" w:rsidRPr="00FA2396" w:rsidRDefault="004E2951"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is labor-intensive</w:t>
      </w:r>
      <w:r w:rsidR="00000781">
        <w:rPr>
          <w:rFonts w:ascii="Times New Roman" w:eastAsia="Times New Roman" w:hAnsi="Times New Roman" w:cs="Times New Roman"/>
        </w:rPr>
        <w:t>,</w:t>
      </w:r>
      <w:r w:rsidRPr="00FA2396">
        <w:rPr>
          <w:rFonts w:ascii="Times New Roman" w:eastAsia="Times New Roman" w:hAnsi="Times New Roman" w:cs="Times New Roman"/>
        </w:rPr>
        <w:t xml:space="preser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lack of 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109D17B1" w:rsidR="009B69BC" w:rsidRPr="00FA2396" w:rsidRDefault="002D59F7"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w:t>
      </w:r>
      <w:r w:rsidR="0058253B">
        <w:rPr>
          <w:rFonts w:ascii="Times New Roman" w:eastAsia="Times New Roman" w:hAnsi="Times New Roman" w:cs="Times New Roman"/>
        </w:rPr>
        <w:t xml:space="preserve">Materials and </w:t>
      </w:r>
      <w:r w:rsidRPr="00FA2396">
        <w:rPr>
          <w:rFonts w:ascii="Times New Roman" w:eastAsia="Times New Roman" w:hAnsi="Times New Roman" w:cs="Times New Roman"/>
        </w:rPr>
        <w:t xml:space="preserve">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3126D391" w14:textId="5AE92F39" w:rsidR="0067046B" w:rsidRDefault="003A60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w:t>
      </w:r>
      <w:r w:rsidR="00C4778A" w:rsidRPr="00FA2396">
        <w:rPr>
          <w:rFonts w:ascii="Times New Roman" w:eastAsia="Times New Roman" w:hAnsi="Times New Roman" w:cs="Times New Roman"/>
        </w:rPr>
        <w:lastRenderedPageBreak/>
        <w:t>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w:t>
      </w:r>
      <w:r w:rsidR="00E7574F">
        <w:rPr>
          <w:rFonts w:ascii="Times New Roman" w:eastAsia="Times New Roman" w:hAnsi="Times New Roman" w:cs="Times New Roman"/>
        </w:rPr>
        <w:t xml:space="preserve"> change influenced </w:t>
      </w:r>
      <w:r w:rsidR="00C4778A" w:rsidRPr="00FA2396">
        <w:rPr>
          <w:rFonts w:ascii="Times New Roman" w:eastAsia="Times New Roman" w:hAnsi="Times New Roman" w:cs="Times New Roman"/>
        </w:rPr>
        <w:t>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726299">
        <w:rPr>
          <w:rFonts w:ascii="Times New Roman" w:eastAsia="Times New Roman" w:hAnsi="Times New Roman" w:cs="Times New Roman"/>
        </w:rPr>
        <w:t xml:space="preserve"> S1</w:t>
      </w:r>
      <w:r w:rsidR="000967BA" w:rsidRPr="00FA2396">
        <w:rPr>
          <w:rFonts w:ascii="Times New Roman" w:eastAsia="Times New Roman" w:hAnsi="Times New Roman" w:cs="Times New Roman"/>
        </w:rPr>
        <w: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76FE4FB8" w14:textId="77777777" w:rsidR="00BE7132" w:rsidRPr="00FA2396" w:rsidRDefault="00BE7132" w:rsidP="00C554E4">
      <w:pPr>
        <w:spacing w:line="480" w:lineRule="auto"/>
        <w:rPr>
          <w:rFonts w:ascii="Times New Roman" w:eastAsia="Times New Roman" w:hAnsi="Times New Roman" w:cs="Times New Roman"/>
        </w:rPr>
      </w:pPr>
    </w:p>
    <w:p w14:paraId="072F2752" w14:textId="253C95AE" w:rsidR="00A97C2F" w:rsidRPr="00FA2396" w:rsidRDefault="004E2951" w:rsidP="00C554E4">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p>
    <w:p w14:paraId="25C8B7D8" w14:textId="10FF0E0A" w:rsidR="00116A05" w:rsidRPr="00FA2396" w:rsidRDefault="00574AC3" w:rsidP="00C554E4">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29&lt;/i&gt;)","plainTextFormattedCitation":"(29)","previouslyFormattedCitation":"(&lt;i&gt;29&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9</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w:t>
      </w:r>
      <w:r w:rsidR="00576F84">
        <w:rPr>
          <w:rFonts w:ascii="Times New Roman" w:eastAsia="Times New Roman" w:hAnsi="Times New Roman" w:cs="Times New Roman"/>
          <w:iCs/>
          <w:color w:val="000000" w:themeColor="text1"/>
        </w:rPr>
        <w:t>jars</w:t>
      </w:r>
      <w:r w:rsidR="00457175" w:rsidRPr="00FA2396">
        <w:rPr>
          <w:rFonts w:ascii="Times New Roman" w:eastAsia="Times New Roman" w:hAnsi="Times New Roman" w:cs="Times New Roman"/>
          <w:iCs/>
          <w:color w:val="000000" w:themeColor="text1"/>
        </w:rPr>
        <w:t xml:space="preserve">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30&lt;/i&gt;)","plainTextFormattedCitation":"(30)","previouslyFormattedCitation":"(&lt;i&gt;30&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w:t>
      </w:r>
      <w:r w:rsidR="00173DE1">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4418A7">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30&lt;/i&gt;, &lt;i&gt;31&lt;/i&gt;)","plainTextFormattedCitation":"(22, 30, 31)","previouslyFormattedCitation":"(&lt;i&gt;22&lt;/i&gt;, &lt;i&gt;30&lt;/i&gt;, &lt;i&gt;31&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C554E4" w:rsidRPr="00C554E4">
        <w:rPr>
          <w:rFonts w:ascii="Times New Roman" w:eastAsia="Times New Roman" w:hAnsi="Times New Roman" w:cs="Times New Roman"/>
          <w:iCs/>
          <w:noProof/>
          <w:color w:val="000000" w:themeColor="text1"/>
        </w:rPr>
        <w:t>(</w:t>
      </w:r>
      <w:r w:rsidR="00C554E4" w:rsidRPr="00C554E4">
        <w:rPr>
          <w:rFonts w:ascii="Times New Roman" w:eastAsia="Times New Roman" w:hAnsi="Times New Roman" w:cs="Times New Roman"/>
          <w:i/>
          <w:iCs/>
          <w:noProof/>
          <w:color w:val="000000" w:themeColor="text1"/>
        </w:rPr>
        <w:t>22</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0</w:t>
      </w:r>
      <w:r w:rsidR="00C554E4" w:rsidRPr="00C554E4">
        <w:rPr>
          <w:rFonts w:ascii="Times New Roman" w:eastAsia="Times New Roman" w:hAnsi="Times New Roman" w:cs="Times New Roman"/>
          <w:iCs/>
          <w:noProof/>
          <w:color w:val="000000" w:themeColor="text1"/>
        </w:rPr>
        <w:t xml:space="preserve">, </w:t>
      </w:r>
      <w:r w:rsidR="00C554E4" w:rsidRPr="00C554E4">
        <w:rPr>
          <w:rFonts w:ascii="Times New Roman" w:eastAsia="Times New Roman" w:hAnsi="Times New Roman" w:cs="Times New Roman"/>
          <w:i/>
          <w:iCs/>
          <w:noProof/>
          <w:color w:val="000000" w:themeColor="text1"/>
        </w:rPr>
        <w:t>31</w:t>
      </w:r>
      <w:r w:rsidR="00C554E4" w:rsidRPr="00C554E4">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w:t>
      </w:r>
      <w:r w:rsidR="00576F84">
        <w:rPr>
          <w:rFonts w:ascii="Times New Roman" w:eastAsia="Times New Roman" w:hAnsi="Times New Roman" w:cs="Times New Roman"/>
          <w:iCs/>
          <w:color w:val="000000" w:themeColor="text1"/>
        </w:rPr>
        <w:t xml:space="preserve"> 1</w:t>
      </w:r>
      <w:r w:rsidR="00DC3F52" w:rsidRPr="00FA2396">
        <w:rPr>
          <w:rFonts w:ascii="Times New Roman" w:eastAsia="Times New Roman" w:hAnsi="Times New Roman" w:cs="Times New Roman"/>
          <w:iCs/>
          <w:color w:val="000000" w:themeColor="text1"/>
        </w:rPr>
        <w:t xml:space="preserve">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79%)</w:t>
      </w:r>
      <w:r w:rsidR="00116A05" w:rsidRPr="00FA2396">
        <w:rPr>
          <w:rFonts w:ascii="Times New Roman" w:eastAsia="Times New Roman" w:hAnsi="Times New Roman" w:cs="Times New Roman"/>
          <w:iCs/>
          <w:color w:val="000000" w:themeColor="text1"/>
        </w:rPr>
        <w:t xml:space="preserve">,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12%)</w:t>
      </w:r>
      <w:r w:rsidR="00116A05" w:rsidRPr="00FA2396">
        <w:rPr>
          <w:rFonts w:ascii="Times New Roman" w:eastAsia="Times New Roman" w:hAnsi="Times New Roman" w:cs="Times New Roman"/>
          <w:iCs/>
          <w:color w:val="000000" w:themeColor="text1"/>
        </w:rPr>
        <w:t xml:space="preserve">,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w:t>
      </w:r>
      <w:r w:rsidR="00546D2F">
        <w:rPr>
          <w:rFonts w:ascii="Times New Roman" w:eastAsia="Times New Roman" w:hAnsi="Times New Roman" w:cs="Times New Roman"/>
          <w:iCs/>
          <w:color w:val="000000" w:themeColor="text1"/>
        </w:rPr>
        <w:t>8.5%)</w:t>
      </w:r>
      <w:r w:rsidR="00116A05" w:rsidRPr="00FA2396">
        <w:rPr>
          <w:rFonts w:ascii="Times New Roman" w:eastAsia="Times New Roman" w:hAnsi="Times New Roman" w:cs="Times New Roman"/>
          <w:iCs/>
          <w:color w:val="000000" w:themeColor="text1"/>
        </w:rPr>
        <w:t xml:space="preserve">,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1820B61B" w:rsidR="00A97C2F" w:rsidRPr="00FA2396" w:rsidRDefault="00116A05" w:rsidP="00C554E4">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83%)</w:t>
      </w:r>
      <w:r w:rsidRPr="00FA2396">
        <w:rPr>
          <w:rFonts w:ascii="Times New Roman" w:eastAsia="Times New Roman" w:hAnsi="Times New Roman" w:cs="Times New Roman"/>
          <w:iCs/>
          <w:color w:val="000000" w:themeColor="text1"/>
        </w:rPr>
        <w:t xml:space="preserve">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17%)</w:t>
      </w:r>
      <w:r w:rsidRPr="00FA2396">
        <w:rPr>
          <w:rFonts w:ascii="Times New Roman" w:eastAsia="Times New Roman" w:hAnsi="Times New Roman" w:cs="Times New Roman"/>
          <w:iCs/>
          <w:color w:val="000000" w:themeColor="text1"/>
        </w:rPr>
        <w:t>.</w:t>
      </w:r>
    </w:p>
    <w:p w14:paraId="7B729663" w14:textId="7CA28FF3" w:rsidR="00BE7132" w:rsidRPr="00FA2396" w:rsidRDefault="00EA0712"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Bayesian model</w:t>
      </w:r>
      <w:r w:rsidR="00546D2F">
        <w:rPr>
          <w:rFonts w:ascii="Times New Roman" w:eastAsia="Times New Roman" w:hAnsi="Times New Roman" w:cs="Times New Roman"/>
          <w:iCs/>
          <w:color w:val="000000" w:themeColor="text1"/>
        </w:rPr>
        <w:t>,</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t>
      </w:r>
      <w:r w:rsidR="00F0315A">
        <w:rPr>
          <w:rFonts w:ascii="Times New Roman" w:eastAsia="Times New Roman" w:hAnsi="Times New Roman" w:cs="Times New Roman"/>
          <w:iCs/>
          <w:color w:val="000000" w:themeColor="text1"/>
        </w:rPr>
        <w:t>that</w:t>
      </w:r>
      <w:r w:rsidR="000B1DC4" w:rsidRPr="00FA2396">
        <w:rPr>
          <w:rFonts w:ascii="Times New Roman" w:eastAsia="Times New Roman" w:hAnsi="Times New Roman" w:cs="Times New Roman"/>
          <w:iCs/>
          <w:color w:val="000000" w:themeColor="text1"/>
        </w:rPr>
        <w:t xml:space="preserve">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lastRenderedPageBreak/>
        <w:t>Model fits</w:t>
      </w:r>
      <w:r w:rsidR="000B1DC4" w:rsidRPr="00FA2396">
        <w:rPr>
          <w:rFonts w:ascii="Times New Roman" w:eastAsia="Times New Roman" w:hAnsi="Times New Roman" w:cs="Times New Roman"/>
        </w:rPr>
        <w:t xml:space="preserve"> yielded </w:t>
      </w:r>
      <w:r w:rsidR="00FE1041">
        <w:rPr>
          <w:rFonts w:ascii="Times New Roman" w:eastAsia="Times New Roman" w:hAnsi="Times New Roman" w:cs="Times New Roman"/>
        </w:rPr>
        <w:t>station</w:t>
      </w:r>
      <w:r w:rsidR="000B1DC4" w:rsidRPr="00FA2396">
        <w:rPr>
          <w:rFonts w:ascii="Times New Roman" w:eastAsia="Times New Roman" w:hAnsi="Times New Roman" w:cs="Times New Roman"/>
        </w:rPr>
        <w:t>-, species-, and year-specific larval abundances for 56 fish species spanning a 23-year period.</w:t>
      </w:r>
    </w:p>
    <w:p w14:paraId="392A0C41" w14:textId="225D5EE7" w:rsidR="000B1DC4" w:rsidRPr="00AC3BA5" w:rsidRDefault="00FB7B2D"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 xml:space="preserve">Displacement of Target </w:t>
      </w:r>
      <w:r w:rsidR="000B1DC4" w:rsidRPr="00AC3BA5">
        <w:rPr>
          <w:rFonts w:ascii="Times New Roman" w:eastAsia="Times New Roman" w:hAnsi="Times New Roman" w:cs="Times New Roman"/>
          <w:bCs/>
          <w:i/>
        </w:rPr>
        <w:t xml:space="preserve">Fish </w:t>
      </w:r>
      <w:r w:rsidRPr="00AC3BA5">
        <w:rPr>
          <w:rFonts w:ascii="Times New Roman" w:eastAsia="Times New Roman" w:hAnsi="Times New Roman" w:cs="Times New Roman"/>
          <w:bCs/>
          <w:i/>
        </w:rPr>
        <w:t>Species and</w:t>
      </w:r>
      <w:r w:rsidR="000B1DC4" w:rsidRPr="00AC3BA5">
        <w:rPr>
          <w:rFonts w:ascii="Times New Roman" w:eastAsia="Times New Roman" w:hAnsi="Times New Roman" w:cs="Times New Roman"/>
          <w:bCs/>
          <w:i/>
        </w:rPr>
        <w:t xml:space="preserve"> Tropicalization of Fish </w:t>
      </w:r>
      <w:r w:rsidR="009B4414" w:rsidRPr="00AC3BA5">
        <w:rPr>
          <w:rFonts w:ascii="Times New Roman" w:eastAsia="Times New Roman" w:hAnsi="Times New Roman" w:cs="Times New Roman"/>
          <w:bCs/>
          <w:i/>
        </w:rPr>
        <w:t>Assemblages</w:t>
      </w:r>
      <w:r w:rsidR="000B1DC4" w:rsidRPr="00AC3BA5">
        <w:rPr>
          <w:rFonts w:ascii="Times New Roman" w:eastAsia="Times New Roman" w:hAnsi="Times New Roman" w:cs="Times New Roman"/>
          <w:bCs/>
          <w:i/>
        </w:rPr>
        <w:t xml:space="preserve"> Associated with the Marine Heatwave</w:t>
      </w:r>
    </w:p>
    <w:p w14:paraId="0627A89A" w14:textId="74CBC6DC" w:rsidR="00C87BAE" w:rsidRPr="00FA2396" w:rsidRDefault="00F16F3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temperate species of critical 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See </w:t>
      </w:r>
      <w:r w:rsidR="00546D2F">
        <w:rPr>
          <w:rFonts w:ascii="Times New Roman" w:eastAsia="Times New Roman" w:hAnsi="Times New Roman" w:cs="Times New Roman"/>
          <w:color w:val="000000" w:themeColor="text1"/>
        </w:rPr>
        <w:t>S</w:t>
      </w:r>
      <w:r w:rsidR="00C4778A" w:rsidRPr="00FA2396">
        <w:rPr>
          <w:rFonts w:ascii="Times New Roman" w:eastAsia="Times New Roman" w:hAnsi="Times New Roman" w:cs="Times New Roman"/>
          <w:color w:val="000000" w:themeColor="text1"/>
        </w:rPr>
        <w:t>upplement</w:t>
      </w:r>
      <w:r w:rsidR="00546D2F">
        <w:rPr>
          <w:rFonts w:ascii="Times New Roman" w:eastAsia="Times New Roman" w:hAnsi="Times New Roman" w:cs="Times New Roman"/>
          <w:color w:val="000000" w:themeColor="text1"/>
        </w:rPr>
        <w:t xml:space="preserve"> 1</w:t>
      </w:r>
      <w:r w:rsidR="00C4778A" w:rsidRPr="00FA2396">
        <w:rPr>
          <w:rFonts w:ascii="Times New Roman" w:eastAsia="Times New Roman" w:hAnsi="Times New Roman" w:cs="Times New Roman"/>
          <w:color w:val="000000" w:themeColor="text1"/>
        </w:rPr>
        <w:t xml:space="preserve">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was at peak </w:t>
      </w:r>
      <w:r w:rsidR="000B1DC4" w:rsidRPr="00FA2396">
        <w:rPr>
          <w:rFonts w:ascii="Times New Roman" w:eastAsia="Times New Roman" w:hAnsi="Times New Roman" w:cs="Times New Roman"/>
        </w:rPr>
        <w:t xml:space="preserve">abundance during the MHW, and extended its typical range </w:t>
      </w:r>
      <w:r w:rsidR="00546D2F">
        <w:rPr>
          <w:rFonts w:ascii="Times New Roman" w:eastAsia="Times New Roman" w:hAnsi="Times New Roman" w:cs="Times New Roman"/>
        </w:rPr>
        <w:t>both</w:t>
      </w:r>
      <w:r w:rsidR="000B1DC4" w:rsidRPr="00FA2396">
        <w:rPr>
          <w:rFonts w:ascii="Times New Roman" w:eastAsia="Times New Roman" w:hAnsi="Times New Roman" w:cs="Times New Roman"/>
        </w:rPr>
        <w:t xml:space="preserve">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11F2F402" w:rsidR="000B1DC4" w:rsidRPr="00FA2396" w:rsidRDefault="00546D2F" w:rsidP="00C554E4">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w:t>
      </w:r>
      <w:r w:rsidR="000B1DC4" w:rsidRPr="00FA2396">
        <w:rPr>
          <w:rFonts w:ascii="Times New Roman" w:eastAsia="Times New Roman" w:hAnsi="Times New Roman" w:cs="Times New Roman"/>
        </w:rPr>
        <w:t xml:space="preserve">hifts </w:t>
      </w:r>
      <w:r>
        <w:rPr>
          <w:rFonts w:ascii="Times New Roman" w:eastAsia="Times New Roman" w:hAnsi="Times New Roman" w:cs="Times New Roman"/>
        </w:rPr>
        <w:t xml:space="preserve">were observed </w:t>
      </w:r>
      <w:r w:rsidR="000B1DC4" w:rsidRPr="00FA2396">
        <w:rPr>
          <w:rFonts w:ascii="Times New Roman" w:eastAsia="Times New Roman" w:hAnsi="Times New Roman" w:cs="Times New Roman"/>
        </w:rPr>
        <w:t xml:space="preserve">throughout the ichthyoplankton </w:t>
      </w:r>
      <w:r w:rsidR="00D77156" w:rsidRPr="00FA2396">
        <w:rPr>
          <w:rFonts w:ascii="Times New Roman" w:eastAsia="Times New Roman" w:hAnsi="Times New Roman" w:cs="Times New Roman"/>
        </w:rPr>
        <w:t>assemblage</w:t>
      </w:r>
      <w:r>
        <w:rPr>
          <w:rFonts w:ascii="Times New Roman" w:eastAsia="Times New Roman" w:hAnsi="Times New Roman" w:cs="Times New Roman"/>
        </w:rPr>
        <w:t>s of the study region (Figures 2-3)</w:t>
      </w:r>
      <w:r w:rsidR="00D77156" w:rsidRPr="00FA2396">
        <w:rPr>
          <w:rFonts w:ascii="Times New Roman" w:eastAsia="Times New Roman" w:hAnsi="Times New Roman" w:cs="Times New Roman"/>
        </w:rPr>
        <w:t>. On the one hand,</w:t>
      </w:r>
      <w:r w:rsidR="000B1DC4" w:rsidRPr="00FA2396">
        <w:rPr>
          <w:rFonts w:ascii="Times New Roman" w:eastAsia="Times New Roman" w:hAnsi="Times New Roman" w:cs="Times New Roman"/>
        </w:rPr>
        <w:t xml:space="preserve"> subtropical</w:t>
      </w:r>
      <w:r w:rsidR="00942D1F">
        <w:rPr>
          <w:rFonts w:ascii="Times New Roman" w:eastAsia="Times New Roman" w:hAnsi="Times New Roman" w:cs="Times New Roman"/>
        </w:rPr>
        <w:t>,</w:t>
      </w:r>
      <w:r w:rsidR="000B1DC4" w:rsidRPr="00FA2396">
        <w:rPr>
          <w:rFonts w:ascii="Times New Roman" w:eastAsia="Times New Roman" w:hAnsi="Times New Roman" w:cs="Times New Roman"/>
        </w:rPr>
        <w:t xml:space="preserve"> mesopelagic species uniformly increas</w:t>
      </w:r>
      <w:r w:rsidR="00D77156" w:rsidRPr="00FA2396">
        <w:rPr>
          <w:rFonts w:ascii="Times New Roman" w:eastAsia="Times New Roman" w:hAnsi="Times New Roman" w:cs="Times New Roman"/>
        </w:rPr>
        <w:t>ed</w:t>
      </w:r>
      <w:r w:rsidR="000B1DC4"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000B1DC4" w:rsidRPr="00FA2396">
        <w:rPr>
          <w:rFonts w:ascii="Times New Roman" w:eastAsia="Times New Roman" w:hAnsi="Times New Roman" w:cs="Times New Roman"/>
        </w:rPr>
        <w:t>coastal species</w:t>
      </w:r>
      <w:r>
        <w:rPr>
          <w:rFonts w:ascii="Times New Roman" w:eastAsia="Times New Roman" w:hAnsi="Times New Roman" w:cs="Times New Roman"/>
        </w:rPr>
        <w:t xml:space="preserve"> typically seen in the region</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000B1DC4"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000B1DC4"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000B1DC4"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9B4414"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p>
    <w:p w14:paraId="6E94C440" w14:textId="77777777" w:rsidR="0010743B" w:rsidRPr="00FA2396" w:rsidRDefault="0010743B" w:rsidP="00C554E4">
      <w:pPr>
        <w:spacing w:line="480" w:lineRule="auto"/>
        <w:rPr>
          <w:rFonts w:ascii="Times New Roman" w:eastAsia="Times New Roman" w:hAnsi="Times New Roman" w:cs="Times New Roman"/>
        </w:rPr>
      </w:pPr>
    </w:p>
    <w:p w14:paraId="692B295B" w14:textId="3FC90E6B" w:rsidR="0010743B" w:rsidRPr="00FA2396" w:rsidRDefault="00677345" w:rsidP="00C554E4">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F3AFABD" wp14:editId="2221B911">
            <wp:extent cx="5943600" cy="3962400"/>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0778ED42" w:rsidR="00643803" w:rsidRPr="00FA2396" w:rsidRDefault="00643803" w:rsidP="00C554E4">
      <w:pPr>
        <w:spacing w:line="480" w:lineRule="auto"/>
        <w:rPr>
          <w:rFonts w:ascii="Times New Roman" w:eastAsia="Times New Roman" w:hAnsi="Times New Roman" w:cs="Times New Roman"/>
        </w:rPr>
      </w:pPr>
    </w:p>
    <w:p w14:paraId="2C14F575" w14:textId="018060E1" w:rsidR="00643803" w:rsidRPr="00FA2396" w:rsidRDefault="00643803"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w:t>
      </w:r>
      <w:r w:rsidR="00A65814">
        <w:rPr>
          <w:rFonts w:ascii="Times New Roman" w:eastAsia="Times New Roman" w:hAnsi="Times New Roman" w:cs="Times New Roman"/>
          <w:b/>
        </w:rPr>
        <w:t>-Occurrence</w:t>
      </w:r>
      <w:r w:rsidRPr="00FA2396">
        <w:rPr>
          <w:rFonts w:ascii="Times New Roman" w:eastAsia="Times New Roman" w:hAnsi="Times New Roman" w:cs="Times New Roman"/>
          <w:b/>
        </w:rPr>
        <w:t xml:space="preserve"> Associat</w:t>
      </w:r>
      <w:r w:rsidR="00A65814">
        <w:rPr>
          <w:rFonts w:ascii="Times New Roman" w:eastAsia="Times New Roman" w:hAnsi="Times New Roman" w:cs="Times New Roman"/>
          <w:b/>
        </w:rPr>
        <w:t xml:space="preserve">ions </w:t>
      </w:r>
      <w:r w:rsidR="00C4778A" w:rsidRPr="00FA2396">
        <w:rPr>
          <w:rFonts w:ascii="Times New Roman" w:eastAsia="Times New Roman" w:hAnsi="Times New Roman" w:cs="Times New Roman"/>
          <w:b/>
        </w:rPr>
        <w:t>in Fish Species</w:t>
      </w:r>
    </w:p>
    <w:p w14:paraId="3B194F6A" w14:textId="2F180D5F" w:rsidR="00643803" w:rsidRPr="00FA2396" w:rsidRDefault="00307BCD"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546D2F">
        <w:rPr>
          <w:rFonts w:ascii="Times New Roman" w:eastAsia="Times New Roman" w:hAnsi="Times New Roman" w:cs="Times New Roman"/>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slope coefficient</w:t>
      </w:r>
      <w:r w:rsidR="004F31D9">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w:t>
      </w:r>
      <w:r w:rsidR="00FE1041">
        <w:rPr>
          <w:rFonts w:ascii="Times New Roman" w:eastAsia="Times New Roman" w:hAnsi="Times New Roman" w:cs="Times New Roman"/>
          <w:color w:val="000000"/>
        </w:rPr>
        <w:t>stations</w:t>
      </w:r>
      <w:r w:rsidR="000C1A36" w:rsidRPr="00FA2396">
        <w:rPr>
          <w:rFonts w:ascii="Times New Roman" w:eastAsia="Times New Roman" w:hAnsi="Times New Roman" w:cs="Times New Roman"/>
          <w:color w:val="000000"/>
        </w:rPr>
        <w:t xml:space="preserve">.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C554E4">
      <w:pPr>
        <w:spacing w:line="480" w:lineRule="auto"/>
        <w:ind w:firstLine="720"/>
        <w:rPr>
          <w:rFonts w:ascii="Times New Roman" w:eastAsia="Times New Roman" w:hAnsi="Times New Roman" w:cs="Times New Roman"/>
        </w:rPr>
      </w:pPr>
    </w:p>
    <w:p w14:paraId="1F0F25E7" w14:textId="49CB9BCE" w:rsidR="00643803" w:rsidRPr="00FA2396" w:rsidRDefault="00643803" w:rsidP="00C554E4">
      <w:pPr>
        <w:spacing w:line="480" w:lineRule="auto"/>
        <w:rPr>
          <w:rFonts w:ascii="Times New Roman" w:eastAsia="Times New Roman" w:hAnsi="Times New Roman" w:cs="Times New Roman"/>
        </w:rPr>
      </w:pPr>
    </w:p>
    <w:p w14:paraId="14E553C2" w14:textId="5F7E43C8" w:rsidR="00C529B3" w:rsidRPr="0058253B" w:rsidRDefault="00677345" w:rsidP="0058253B">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4347FC" wp14:editId="560386FB">
            <wp:extent cx="5943600" cy="39624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11F44FB" w14:textId="518DB821" w:rsidR="00643803" w:rsidRPr="00FA2396" w:rsidRDefault="00643803"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xml:space="preserve">. </w:t>
      </w:r>
      <w:r w:rsidR="00546D2F">
        <w:rPr>
          <w:rFonts w:ascii="Times New Roman" w:eastAsia="Times New Roman" w:hAnsi="Times New Roman" w:cs="Times New Roman"/>
          <w:b/>
        </w:rPr>
        <w:t xml:space="preserve">Increased Abundance of </w:t>
      </w:r>
      <w:r w:rsidRPr="00FA2396">
        <w:rPr>
          <w:rFonts w:ascii="Times New Roman" w:eastAsia="Times New Roman" w:hAnsi="Times New Roman" w:cs="Times New Roman"/>
          <w:b/>
        </w:rPr>
        <w:t>Southern Oceanic Species Drive Fish Community Shifts</w:t>
      </w:r>
    </w:p>
    <w:p w14:paraId="17A61C31" w14:textId="67755AB1" w:rsidR="00643803" w:rsidRPr="00FA2396" w:rsidRDefault="00B14684"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F0315A">
        <w:rPr>
          <w:rFonts w:ascii="Times New Roman" w:eastAsia="Times New Roman" w:hAnsi="Times New Roman" w:cs="Times New Roman"/>
          <w:color w:val="000000"/>
        </w:rPr>
        <w:t>abundance</w:t>
      </w:r>
      <w:r w:rsidR="00C4778A" w:rsidRPr="00FA2396">
        <w:rPr>
          <w:rFonts w:ascii="Times New Roman" w:eastAsia="Times New Roman" w:hAnsi="Times New Roman" w:cs="Times New Roman"/>
          <w:color w:val="000000"/>
        </w:rPr>
        <w:t xml:space="preserve"> in response to </w:t>
      </w:r>
      <w:r w:rsidR="004F31D9">
        <w:rPr>
          <w:rFonts w:ascii="Times New Roman" w:eastAsia="Times New Roman" w:hAnsi="Times New Roman" w:cs="Times New Roman"/>
          <w:color w:val="000000"/>
        </w:rPr>
        <w:t>SST ˚C</w:t>
      </w:r>
      <w:r w:rsidR="00C4778A" w:rsidRPr="00FA2396">
        <w:rPr>
          <w:rFonts w:ascii="Times New Roman" w:eastAsia="Times New Roman" w:hAnsi="Times New Roman" w:cs="Times New Roman"/>
          <w:color w:val="000000"/>
        </w:rPr>
        <w:t xml:space="preserve">, with </w:t>
      </w:r>
      <w:r w:rsidR="004F31D9">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4F31D9">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 xml:space="preserve">esopelagic species increasing in abundance with elevated </w:t>
      </w:r>
      <w:r w:rsidR="004F31D9">
        <w:rPr>
          <w:rFonts w:ascii="Times New Roman" w:eastAsia="Times New Roman" w:hAnsi="Times New Roman" w:cs="Times New Roman"/>
          <w:color w:val="000000"/>
        </w:rPr>
        <w:t xml:space="preserve">sea surface </w:t>
      </w:r>
      <w:r w:rsidR="00C4778A" w:rsidRPr="00FA2396">
        <w:rPr>
          <w:rFonts w:ascii="Times New Roman" w:eastAsia="Times New Roman" w:hAnsi="Times New Roman" w:cs="Times New Roman"/>
          <w:color w:val="000000"/>
        </w:rPr>
        <w:t>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xml:space="preserve">; each point is the mean posterior estimate of abundance for </w:t>
      </w:r>
      <w:r w:rsidR="004F31D9">
        <w:rPr>
          <w:rFonts w:ascii="Times New Roman" w:eastAsia="Times New Roman" w:hAnsi="Times New Roman" w:cs="Times New Roman"/>
        </w:rPr>
        <w:t>all</w:t>
      </w:r>
      <w:r w:rsidR="008607C5" w:rsidRPr="00FA2396">
        <w:rPr>
          <w:rFonts w:ascii="Times New Roman" w:eastAsia="Times New Roman" w:hAnsi="Times New Roman" w:cs="Times New Roman"/>
        </w:rPr>
        <w:t xml:space="preserve"> southern</w:t>
      </w:r>
      <w:r w:rsidR="004F31D9">
        <w:rPr>
          <w:rFonts w:ascii="Times New Roman" w:eastAsia="Times New Roman" w:hAnsi="Times New Roman" w:cs="Times New Roman"/>
        </w:rPr>
        <w:t>,</w:t>
      </w:r>
      <w:r w:rsidR="008607C5" w:rsidRPr="00FA2396">
        <w:rPr>
          <w:rFonts w:ascii="Times New Roman" w:eastAsia="Times New Roman" w:hAnsi="Times New Roman" w:cs="Times New Roman"/>
        </w:rPr>
        <w:t xml:space="preserve">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C554E4">
      <w:pPr>
        <w:spacing w:line="480" w:lineRule="auto"/>
        <w:ind w:left="720"/>
        <w:rPr>
          <w:rFonts w:ascii="Times New Roman" w:eastAsia="Times New Roman" w:hAnsi="Times New Roman" w:cs="Times New Roman"/>
        </w:rPr>
      </w:pPr>
    </w:p>
    <w:p w14:paraId="3D91F9D6" w14:textId="640E15CB" w:rsidR="00C4778A" w:rsidRPr="00FA2396" w:rsidRDefault="00677345" w:rsidP="00C554E4">
      <w:pPr>
        <w:pBdr>
          <w:top w:val="nil"/>
          <w:left w:val="nil"/>
          <w:bottom w:val="nil"/>
          <w:right w:val="nil"/>
          <w:between w:val="nil"/>
        </w:pBdr>
        <w:spacing w:line="480" w:lineRule="auto"/>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66ED08" wp14:editId="3DE542E5">
            <wp:extent cx="5943600" cy="6792595"/>
            <wp:effectExtent l="0" t="0" r="0" b="1905"/>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554E4">
      <w:pPr>
        <w:spacing w:line="480" w:lineRule="auto"/>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5281660B" w14:textId="4B50C243" w:rsidR="00C4778A" w:rsidRPr="00FA2396" w:rsidRDefault="00457175" w:rsidP="00C554E4">
      <w:pPr>
        <w:pBdr>
          <w:top w:val="nil"/>
          <w:left w:val="nil"/>
          <w:bottom w:val="nil"/>
          <w:right w:val="nil"/>
          <w:between w:val="nil"/>
        </w:pBd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southern</w:t>
      </w:r>
      <w:r w:rsidR="004F31D9">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w:t>
      </w:r>
      <w:r w:rsidR="00FE1041">
        <w:rPr>
          <w:rFonts w:ascii="Times New Roman" w:eastAsia="Times New Roman" w:hAnsi="Times New Roman" w:cs="Times New Roman"/>
        </w:rPr>
        <w:t>station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 xml:space="preserve">ere, </w:t>
      </w:r>
      <w:r w:rsidR="00FE1041">
        <w:rPr>
          <w:rFonts w:ascii="Times New Roman" w:eastAsia="Times New Roman" w:hAnsi="Times New Roman" w:cs="Times New Roman"/>
        </w:rPr>
        <w:t>stations</w:t>
      </w:r>
      <w:r w:rsidR="0041428D" w:rsidRPr="00FA2396">
        <w:rPr>
          <w:rFonts w:ascii="Times New Roman" w:eastAsia="Times New Roman" w:hAnsi="Times New Roman" w:cs="Times New Roman"/>
        </w:rPr>
        <w:t xml:space="preserve"> are shown in rows</w:t>
      </w:r>
      <w:r w:rsidR="00C45EDD" w:rsidRPr="00FA2396">
        <w:rPr>
          <w:rFonts w:ascii="Times New Roman" w:eastAsia="Times New Roman" w:hAnsi="Times New Roman" w:cs="Times New Roman"/>
        </w:rPr>
        <w:t xml:space="preserve">, species in </w:t>
      </w:r>
      <w:r w:rsidR="00C45EDD" w:rsidRPr="00FA2396">
        <w:rPr>
          <w:rFonts w:ascii="Times New Roman" w:eastAsia="Times New Roman" w:hAnsi="Times New Roman" w:cs="Times New Roman"/>
        </w:rPr>
        <w:lastRenderedPageBreak/>
        <w:t>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6E45B125" w14:textId="77777777" w:rsidR="00C4778A" w:rsidRPr="00AC3BA5" w:rsidRDefault="00C4778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DB425CD" w14:textId="6AECB65F" w:rsidR="00184866" w:rsidRPr="00FA2396" w:rsidRDefault="00C4778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32&lt;/i&gt;)","plainTextFormattedCitation":"(20, 32)","previouslyFormattedCitation":"(&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xml:space="preserve">. This </w:t>
      </w:r>
      <w:r w:rsidR="00A65814">
        <w:rPr>
          <w:rFonts w:ascii="Times New Roman" w:eastAsia="Times New Roman" w:hAnsi="Times New Roman" w:cs="Times New Roman"/>
        </w:rPr>
        <w:t xml:space="preserve">period </w:t>
      </w:r>
      <w:r w:rsidR="00A20C75">
        <w:rPr>
          <w:rFonts w:ascii="Times New Roman" w:eastAsia="Times New Roman" w:hAnsi="Times New Roman" w:cs="Times New Roman"/>
        </w:rPr>
        <w:t>of</w:t>
      </w:r>
      <w:r w:rsidR="00A65814">
        <w:rPr>
          <w:rFonts w:ascii="Times New Roman" w:eastAsia="Times New Roman" w:hAnsi="Times New Roman" w:cs="Times New Roman"/>
        </w:rPr>
        <w:t xml:space="preserve"> time </w:t>
      </w:r>
      <w:r w:rsidR="00C10FA0" w:rsidRPr="00FA2396">
        <w:rPr>
          <w:rFonts w:ascii="Times New Roman" w:eastAsia="Times New Roman" w:hAnsi="Times New Roman" w:cs="Times New Roman"/>
        </w:rPr>
        <w:t>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33&lt;/i&gt;)","plainTextFormattedCitation":"(33)","previouslyFormattedCitation":"(&lt;i&gt;3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002E17E4">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32&lt;/i&gt;, &lt;i&gt;34&lt;/i&gt;)","plainTextFormattedCitation":"(32, 34)","previouslyFormattedCitation":"(&lt;i&gt;32&lt;/i&gt;, &lt;i&gt;3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35&lt;/i&gt;)","plainTextFormattedCitation":"(35)","previouslyFormattedCitation":"(&lt;i&gt;35&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5</w:t>
      </w:r>
      <w:r w:rsidR="00C554E4" w:rsidRPr="00C554E4">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184866">
        <w:rPr>
          <w:rFonts w:ascii="Times New Roman" w:eastAsia="Times New Roman" w:hAnsi="Times New Roman" w:cs="Times New Roman"/>
        </w:rPr>
        <w:t>.</w:t>
      </w:r>
    </w:p>
    <w:p w14:paraId="4CDA9423" w14:textId="04ABBA1C" w:rsidR="00C87BAE" w:rsidRPr="00FA2396" w:rsidRDefault="00184866" w:rsidP="00C554E4">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0E12B81" wp14:editId="4293E20C">
            <wp:extent cx="2844244" cy="6400800"/>
            <wp:effectExtent l="0" t="0" r="635" b="0"/>
            <wp:docPr id="1" name="Picture 1"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applica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4244" cy="6400800"/>
                    </a:xfrm>
                    <a:prstGeom prst="rect">
                      <a:avLst/>
                    </a:prstGeom>
                  </pic:spPr>
                </pic:pic>
              </a:graphicData>
            </a:graphic>
          </wp:inline>
        </w:drawing>
      </w:r>
    </w:p>
    <w:p w14:paraId="7871E970" w14:textId="77777777" w:rsidR="00C87BAE" w:rsidRPr="00FA2396" w:rsidRDefault="00C87BAE" w:rsidP="00C554E4">
      <w:pPr>
        <w:spacing w:line="480" w:lineRule="auto"/>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4. Synchronous Increase in Anchovy Abundance During and After Marine Heatwave </w:t>
      </w:r>
    </w:p>
    <w:p w14:paraId="61493F74" w14:textId="7F059CC4" w:rsidR="00C87BAE" w:rsidRPr="00FA2396" w:rsidRDefault="002C4BD0" w:rsidP="00C554E4">
      <w:pPr>
        <w:spacing w:line="480" w:lineRule="auto"/>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FE1041">
        <w:rPr>
          <w:rFonts w:ascii="Times New Roman" w:eastAsia="Times New Roman" w:hAnsi="Times New Roman" w:cs="Times New Roman"/>
          <w:color w:val="000000"/>
        </w:rPr>
        <w:t>station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xml:space="preserve">) [blue] during the recent </w:t>
      </w:r>
      <w:r w:rsidR="00C87BAE" w:rsidRPr="00FA2396">
        <w:rPr>
          <w:rFonts w:ascii="Times New Roman" w:eastAsia="Times New Roman" w:hAnsi="Times New Roman" w:cs="Times New Roman"/>
          <w:color w:val="000000"/>
        </w:rPr>
        <w:lastRenderedPageBreak/>
        <w:t>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0050A9FA" w14:textId="77777777" w:rsidR="00184866" w:rsidRDefault="00184866" w:rsidP="00C554E4">
      <w:pPr>
        <w:spacing w:line="480" w:lineRule="auto"/>
        <w:rPr>
          <w:rFonts w:ascii="Times New Roman" w:eastAsia="Times New Roman" w:hAnsi="Times New Roman" w:cs="Times New Roman"/>
        </w:rPr>
      </w:pPr>
    </w:p>
    <w:p w14:paraId="5BEA8892" w14:textId="4336F891" w:rsidR="003464DA"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b/>
          <w:sz w:val="28"/>
          <w:szCs w:val="28"/>
        </w:rPr>
        <w:t>Discussion</w:t>
      </w:r>
    </w:p>
    <w:p w14:paraId="660DBE9F" w14:textId="7D2150B0"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Displacement of Target Fish Species and Tropicalization of Fish Assemblages Associated with the Marine Heatwave</w:t>
      </w:r>
    </w:p>
    <w:p w14:paraId="5F5F602B" w14:textId="0E8F320E" w:rsidR="00C4137C" w:rsidRPr="0018486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36&lt;/i&gt;, &lt;i&gt;37&lt;/i&gt;)","manualFormatting":" (40, 41)","plainTextFormattedCitation":"(36, 37)","previouslyFormattedCitation":"(&lt;i&gt;36&lt;/i&gt;, &lt;i&gt;37&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0</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4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These shifts can induce novel species interactions, catalyzing changes in ecosystem function</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5</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we observe the combination of high abundances of both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mesopelagics</w:t>
      </w:r>
      <w:proofErr w:type="spellEnd"/>
      <w:r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datase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6</w:t>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Pr>
          <w:rFonts w:ascii="Times New Roman" w:eastAsia="Times New Roman" w:hAnsi="Times New Roman" w:cs="Times New Roman"/>
        </w:rPr>
        <w:t>Furthermore,</w:t>
      </w:r>
      <w:r w:rsidRPr="00FA2396">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Pr="00FA2396">
        <w:rPr>
          <w:rFonts w:ascii="Times New Roman" w:eastAsia="Times New Roman" w:hAnsi="Times New Roman" w:cs="Times New Roman"/>
        </w:rPr>
        <w:t xml:space="preserve">results suggest multiple coastal pelagic fisheries targets may continue to be scarce as environmental conditions that are similar to the 2014-2016 MHW become more common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 &lt;i&gt;39&lt;/i&gt;)","plainTextFormattedCitation":"(5, 38, 39)","previouslyFormattedCitation":"(&lt;i&gt;5&lt;/i&gt;, &lt;i&gt;38&lt;/i&gt;, &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Although the ecological implications of these novel assemblages are, by definition, unpredictable, our results suggest that if future assemblages resemble those seen in the MHW, increases in Northern Anchovy and southern</w:t>
      </w:r>
      <w:r>
        <w:rPr>
          <w:rFonts w:ascii="Times New Roman" w:eastAsia="Times New Roman" w:hAnsi="Times New Roman" w:cs="Times New Roman"/>
        </w:rPr>
        <w:t>,</w:t>
      </w:r>
      <w:r w:rsidRPr="00FA2396">
        <w:rPr>
          <w:rFonts w:ascii="Times New Roman" w:eastAsia="Times New Roman" w:hAnsi="Times New Roman" w:cs="Times New Roman"/>
        </w:rPr>
        <w:t xml:space="preserve"> mesopelagic fishes are likely to be associated with decreases in Pacific Sardine and North Pacific Hake in the Southern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0&lt;/i&gt;, &lt;i&gt;41&lt;/i&gt;)","plainTextFormattedCitation":"(40, 41)","previouslyFormattedCitation":"(&lt;i&gt;40&lt;/i&gt;, &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have fundamentally changed ecosystems and fisheries relative to the recent past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C4137C">
        <w:rPr>
          <w:rFonts w:ascii="Times New Roman" w:eastAsia="Times New Roman" w:hAnsi="Times New Roman" w:cs="Times New Roman"/>
        </w:rPr>
        <w:t xml:space="preserve"> </w:t>
      </w:r>
    </w:p>
    <w:p w14:paraId="022161AF" w14:textId="77777777" w:rsidR="00C4137C" w:rsidRDefault="00C4137C" w:rsidP="00C554E4">
      <w:pPr>
        <w:spacing w:line="480" w:lineRule="auto"/>
        <w:rPr>
          <w:rFonts w:ascii="Times New Roman" w:eastAsia="Times New Roman" w:hAnsi="Times New Roman" w:cs="Times New Roman"/>
          <w:bCs/>
          <w:i/>
        </w:rPr>
      </w:pPr>
    </w:p>
    <w:p w14:paraId="0C36456F" w14:textId="43DC98E3" w:rsidR="003464DA" w:rsidRDefault="003464DA" w:rsidP="00C554E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C9B8A24" w14:textId="0690CA07"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The rise in anchovy and continued low abundances of 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conditions and sardine under warmer conditions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owever, our findings and other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8&lt;/i&gt;, &lt;i&gt;42&lt;/i&gt;)","plainTextFormattedCitation":"(5, 9, 38, 42)","previouslyFormattedCitation":"(&lt;i&gt;5&lt;/i&gt;, &lt;i&gt;9&lt;/i&gt;, &lt;i&gt;38&lt;/i&gt;, &lt;i&gt;4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but that more complex factors drive recruitment dynamics of these species</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32&lt;/i&gt;)","plainTextFormattedCitation":"(9, 20, 32)","previouslyFormattedCitation":"(&lt;i&gt;9&lt;/i&gt;, &lt;i&gt;20&lt;/i&gt;, &lt;i&gt;3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9</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20</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60F7E83" w14:textId="75F183EE" w:rsidR="00C4137C" w:rsidRPr="00FA2396" w:rsidRDefault="00C4137C"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Further improving our mechanistic understanding of drivers of fish assemblage dynamics will better inform ecological predictions in the face of</w:t>
      </w:r>
      <w:r>
        <w:rPr>
          <w:rFonts w:ascii="Times New Roman" w:eastAsia="Times New Roman" w:hAnsi="Times New Roman" w:cs="Times New Roman"/>
        </w:rPr>
        <w:t xml:space="preserve"> extreme ocean events such as MHWs which are likely to increase in frequency and duration under</w:t>
      </w:r>
      <w:r w:rsidRPr="00FA2396">
        <w:rPr>
          <w:rFonts w:ascii="Times New Roman" w:eastAsia="Times New Roman" w:hAnsi="Times New Roman" w:cs="Times New Roman"/>
        </w:rPr>
        <w:t xml:space="preserve"> climate chang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 xml:space="preserve">20% globally and by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43&lt;/i&gt;)","plainTextFormattedCitation":"(43)","previouslyFormattedCitation":"(&lt;i&gt;4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3</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we demonstrate, a combination of metabarcoding and visual surveys can characterize species across trophic level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44&lt;/i&gt;)","plainTextFormattedCitation":"(44)","previouslyFormattedCitation":"(&lt;i&gt;4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is has the potential to reveal ecological mechanisms. Here, we used metabarcoding to accurately characterize the composition of larval fishes in CalCOFI plankton samples.</w:t>
      </w:r>
      <w:r>
        <w:rPr>
          <w:rFonts w:ascii="Times New Roman" w:eastAsia="Times New Roman" w:hAnsi="Times New Roman" w:cs="Times New Roman"/>
        </w:rPr>
        <w:t xml:space="preserve"> </w:t>
      </w:r>
      <w:r w:rsidRPr="00FA2396">
        <w:rPr>
          <w:rFonts w:ascii="Times New Roman" w:eastAsia="Times New Roman" w:hAnsi="Times New Roman" w:cs="Times New Roman"/>
        </w:rPr>
        <w:t>Future efforts could focus on documenting the phytoplankton and zooplankton assemblages that comprise both larval prey and predators.</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Several major hypotheses seeking to explain recruitment variability are underpinned by the capacity of young larvae to consume appropriate prey that facilitates faster growth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45&lt;/i&gt;)","plainTextFormattedCitation":"(45)","previouslyFormattedCitation":"(&lt;i&gt;4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5</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fortunately, accurately characterizing the larval prey field has traditionally been difficult as prey are generally too small to be accurately sampled by n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46&lt;/i&gt;)","plainTextFormattedCitation":"(46)","previouslyFormattedCitation":"(&lt;i&gt;4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6</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Metabarcoding of water samples from the same locations where larvae are collected, however, can characterize the larval prey field at an unprecedentedly high level of </w:t>
      </w:r>
      <w:r w:rsidRPr="00FA2396">
        <w:rPr>
          <w:rFonts w:ascii="Times New Roman" w:eastAsia="Times New Roman" w:hAnsi="Times New Roman" w:cs="Times New Roman"/>
        </w:rPr>
        <w:lastRenderedPageBreak/>
        <w:t>detail.</w:t>
      </w:r>
      <w:r>
        <w:rPr>
          <w:rFonts w:ascii="Times New Roman" w:eastAsia="Times New Roman" w:hAnsi="Times New Roman" w:cs="Times New Roman"/>
        </w:rPr>
        <w:t xml:space="preserve"> </w:t>
      </w:r>
      <w:r w:rsidRPr="00FA2396">
        <w:rPr>
          <w:rFonts w:ascii="Times New Roman" w:eastAsia="Times New Roman" w:hAnsi="Times New Roman" w:cs="Times New Roman"/>
        </w:rPr>
        <w:t>In addition, metabarcoding of the stomachs of larval fishes can then identify actual prey items that were consumed by larvae.</w:t>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Evaluating the larval prey field and gut contents through metabarcoding will help us to finally understand the drivers of recruitment volatility in coastal pelagic and other fish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32&lt;/i&gt;, &lt;i&gt;47&lt;/i&gt;–&lt;i&gt;51&lt;/i&gt;)","plainTextFormattedCitation":"(5, 32, 47–51)","previouslyFormattedCitation":"(&lt;i&gt;5&lt;/i&gt;, &lt;i&gt;32&lt;/i&gt;, &lt;i&gt;47&lt;/i&gt;–&lt;i&gt;5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32</w:t>
      </w:r>
      <w:r w:rsidR="00C554E4" w:rsidRPr="00C554E4">
        <w:rPr>
          <w:rFonts w:ascii="Times New Roman" w:eastAsia="Times New Roman" w:hAnsi="Times New Roman" w:cs="Times New Roman"/>
          <w:noProof/>
        </w:rPr>
        <w:t xml:space="preserve">, </w:t>
      </w:r>
      <w:r w:rsidR="00C554E4" w:rsidRPr="00C554E4">
        <w:rPr>
          <w:rFonts w:ascii="Times New Roman" w:eastAsia="Times New Roman" w:hAnsi="Times New Roman" w:cs="Times New Roman"/>
          <w:i/>
          <w:noProof/>
        </w:rPr>
        <w:t>4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p>
    <w:p w14:paraId="00E208AC" w14:textId="44B53799" w:rsidR="00C4137C" w:rsidRPr="0058253B" w:rsidRDefault="00C4137C" w:rsidP="0058253B">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described unexpected rise in anchovy during the 2014-16 MHW resonated throughout the CCLM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39&lt;/i&gt;)","plainTextFormattedCitation":"(39)","previouslyFormattedCitation":"(&lt;i&gt;3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California sea lion pups grew at anomalously high rates after their mothers consumed copious anchovy forage and produced ample milk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40&lt;/i&gt;)","plainTextFormattedCitation":"(40)","previouslyFormattedCitation":"(&lt;i&gt;4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High rates of almost exclusively anchovy consumption also seemingly induced thiamine deficiency in adult salmon resulting in poor condition of recrui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52&lt;/i&gt;)","plainTextFormattedCitation":"(52)","previouslyFormattedCitation":"(&lt;i&gt;5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2</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Birds capable of feeding on anchovy thriv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8&lt;/i&gt;)","plainTextFormattedCitation":"(38)","previouslyFormattedCitation":"(&lt;i&gt;3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38</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41&lt;/i&gt;)","plainTextFormattedCitation":"(41)","previouslyFormattedCitation":"(&lt;i&gt;4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41</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Given that conditions comparable to the 2014–2016 MHW are predicted to be more common in the CCLME in the future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our results suggest that continued biological responses to both anchovy-dominated forage-fish assemblages and MHW-associated ocean warming conditions are likely to be without modern analog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0</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581BD5B" w14:textId="77777777" w:rsidR="003464DA" w:rsidRPr="00AC3BA5" w:rsidRDefault="003464DA" w:rsidP="00C554E4">
      <w:pPr>
        <w:keepNext/>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Novel Insights from Legacy Collections</w:t>
      </w:r>
    </w:p>
    <w:p w14:paraId="0D4A406D" w14:textId="77777777" w:rsidR="003464DA" w:rsidRPr="00FA2396"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Molecular tools differentiated variants and species that were not morphologically identifiable in the ichthyoplankton </w:t>
      </w:r>
      <w:r w:rsidRPr="00FA2396">
        <w:rPr>
          <w:rFonts w:ascii="Times New Roman" w:eastAsia="Times New Roman" w:hAnsi="Times New Roman" w:cs="Times New Roman"/>
        </w:rPr>
        <w:fldChar w:fldCharType="begin" w:fldLock="1"/>
      </w:r>
      <w:r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21</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4ABBF18A" w14:textId="4D383B50" w:rsidR="003464DA" w:rsidRPr="00174431" w:rsidRDefault="003464DA" w:rsidP="00C554E4">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assemblages reveals climate-associated biological changes in the CCLME, and suggests ways in </w:t>
      </w:r>
      <w:r w:rsidRPr="00FA2396">
        <w:rPr>
          <w:rFonts w:ascii="Times New Roman" w:eastAsia="Times New Roman" w:hAnsi="Times New Roman" w:cs="Times New Roman"/>
        </w:rPr>
        <w:lastRenderedPageBreak/>
        <w:t xml:space="preserve">which these changes could alter the function and socio-economic benefits derived from marine ecosystems. Importantly, this novel approach provides quantitative estimates by non-destructively sampling legacy collections via metabarcoding, and at the same time provides a mechanistic framework for determining absolute abundance estimates from compositional amplicon sequencing data </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lt;i&gt;56&lt;/i&gt;)","plainTextFormattedCitation":"(53–56)","previouslyFormattedCitation":"(&lt;i&gt;53&lt;/i&gt;–&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3</w:t>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Pr>
          <w:rFonts w:ascii="Times New Roman" w:eastAsia="Times New Roman" w:hAnsi="Times New Roman" w:cs="Times New Roman"/>
        </w:rPr>
        <w:t xml:space="preserve"> Here we relied on morphological counts to ground compositional metabarcoding data, but our framework suggests that any estimate of abundance (e.g. qPCR) or amplification efficiency (e.g. derived from mock communities) can achieve similar results (See Supplement 2) </w:t>
      </w:r>
      <w:r>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mendeley":{"formattedCitation":"(&lt;i&gt;55&lt;/i&gt;, &lt;i&gt;56&lt;/i&gt;)","plainTextFormattedCitation":"(55, 56)","previouslyFormattedCitation":"(&lt;i&gt;55&lt;/i&gt;, &lt;i&gt;56&lt;/i&gt;)"},"properties":{"noteIndex":0},"schema":"https://github.com/citation-style-language/schema/raw/master/csl-citation.json"}</w:instrText>
      </w:r>
      <w:r>
        <w:rPr>
          <w:rFonts w:ascii="Times New Roman" w:eastAsia="Times New Roman" w:hAnsi="Times New Roman" w:cs="Times New Roman"/>
        </w:rPr>
        <w:fldChar w:fldCharType="separate"/>
      </w:r>
      <w:r w:rsidR="005120F5" w:rsidRPr="005120F5">
        <w:rPr>
          <w:rFonts w:ascii="Times New Roman" w:eastAsia="Times New Roman" w:hAnsi="Times New Roman" w:cs="Times New Roman"/>
          <w:noProof/>
        </w:rPr>
        <w:t>(</w:t>
      </w:r>
      <w:r w:rsidR="005120F5" w:rsidRPr="005120F5">
        <w:rPr>
          <w:rFonts w:ascii="Times New Roman" w:eastAsia="Times New Roman" w:hAnsi="Times New Roman" w:cs="Times New Roman"/>
          <w:i/>
          <w:noProof/>
        </w:rPr>
        <w:t>55</w:t>
      </w:r>
      <w:r w:rsidR="005120F5" w:rsidRPr="005120F5">
        <w:rPr>
          <w:rFonts w:ascii="Times New Roman" w:eastAsia="Times New Roman" w:hAnsi="Times New Roman" w:cs="Times New Roman"/>
          <w:noProof/>
        </w:rPr>
        <w:t xml:space="preserve">, </w:t>
      </w:r>
      <w:r w:rsidR="005120F5" w:rsidRPr="005120F5">
        <w:rPr>
          <w:rFonts w:ascii="Times New Roman" w:eastAsia="Times New Roman" w:hAnsi="Times New Roman" w:cs="Times New Roman"/>
          <w:i/>
          <w:noProof/>
        </w:rPr>
        <w:t>56</w:t>
      </w:r>
      <w:r w:rsidR="005120F5" w:rsidRPr="005120F5">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FA2396">
        <w:rPr>
          <w:rFonts w:ascii="Times New Roman" w:eastAsia="Times New Roman" w:hAnsi="Times New Roman" w:cs="Times New Roman"/>
        </w:rPr>
        <w:t xml:space="preserve">Unlocking such quantitative metabarcoding approaches expands the potential for linking ecological assemblages to environmental processes beyond just presence-absence analyse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4418A7">
        <w:rPr>
          <w:rFonts w:ascii="Cambria Math" w:eastAsia="Times New Roman" w:hAnsi="Cambria Math" w:cs="Cambria Math"/>
        </w:rPr>
        <w:instrText>∼</w:instrText>
      </w:r>
      <w:r w:rsidR="004418A7">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57&lt;/i&gt;–&lt;i&gt;59&lt;/i&gt;)","plainTextFormattedCitation":"(57–59)","previouslyFormattedCitation":"(&lt;i&gt;57&lt;/i&gt;–&lt;i&gt;59&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7</w:t>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59</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ch quantitative approaches may prove critical in modeling and predicting future ecosystem change, although directly linking assemblage dynamic responses to climate-driven forces remains inherently challenging. While the CalCOFI samples are specific to ichthyoplankton from the CCLME, bulk collection of community samples is commonly used to survey plankton, insects, pollen, gut contents, and microbiomes, among many other targets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60&lt;/i&gt;)","plainTextFormattedCitation":"(60)","previouslyFormattedCitation":"(&lt;i&gt;6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0</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As such, here we provide broadly applicable methodology with which to efficiently understand modern and historical changes in ecological communities.</w:t>
      </w:r>
    </w:p>
    <w:p w14:paraId="7EFE9E95" w14:textId="2B872FFD" w:rsidR="003464DA" w:rsidRDefault="003464DA" w:rsidP="00C554E4">
      <w:pPr>
        <w:spacing w:line="480" w:lineRule="auto"/>
        <w:rPr>
          <w:rFonts w:ascii="Times New Roman" w:eastAsia="Times New Roman" w:hAnsi="Times New Roman" w:cs="Times New Roman"/>
        </w:rPr>
      </w:pPr>
    </w:p>
    <w:p w14:paraId="1E3DD5AB" w14:textId="77777777" w:rsidR="003464DA" w:rsidRPr="00FA2396" w:rsidRDefault="003464DA" w:rsidP="00C554E4">
      <w:pPr>
        <w:spacing w:line="480" w:lineRule="auto"/>
        <w:rPr>
          <w:rFonts w:ascii="Times New Roman" w:eastAsia="Times New Roman" w:hAnsi="Times New Roman" w:cs="Times New Roman"/>
          <w:b/>
          <w:color w:val="000000" w:themeColor="text1"/>
          <w:sz w:val="28"/>
          <w:szCs w:val="28"/>
        </w:rPr>
      </w:pPr>
      <w:r>
        <w:rPr>
          <w:rFonts w:ascii="Times New Roman" w:eastAsia="Times New Roman" w:hAnsi="Times New Roman" w:cs="Times New Roman"/>
          <w:b/>
          <w:color w:val="000000" w:themeColor="text1"/>
          <w:sz w:val="28"/>
          <w:szCs w:val="28"/>
        </w:rPr>
        <w:t xml:space="preserve">Materials and </w:t>
      </w:r>
      <w:r w:rsidRPr="00FA2396">
        <w:rPr>
          <w:rFonts w:ascii="Times New Roman" w:eastAsia="Times New Roman" w:hAnsi="Times New Roman" w:cs="Times New Roman"/>
          <w:b/>
          <w:color w:val="000000" w:themeColor="text1"/>
          <w:sz w:val="28"/>
          <w:szCs w:val="28"/>
        </w:rPr>
        <w:t>Methods</w:t>
      </w:r>
    </w:p>
    <w:p w14:paraId="453AB6C5"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78827F80" w14:textId="00AE490D"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w:t>
      </w:r>
      <w:r>
        <w:rPr>
          <w:rFonts w:ascii="Times New Roman" w:eastAsia="Times New Roman" w:hAnsi="Times New Roman" w:cs="Times New Roman"/>
          <w:color w:val="000000" w:themeColor="text1"/>
        </w:rPr>
        <w:t>during</w:t>
      </w:r>
      <w:r w:rsidRPr="00FA2396">
        <w:rPr>
          <w:rFonts w:ascii="Times New Roman" w:eastAsia="Times New Roman" w:hAnsi="Times New Roman" w:cs="Times New Roman"/>
          <w:color w:val="000000" w:themeColor="text1"/>
        </w:rPr>
        <w:t xml:space="preserve"> spring</w:t>
      </w:r>
      <w:r>
        <w:rPr>
          <w:rFonts w:ascii="Times New Roman" w:eastAsia="Times New Roman" w:hAnsi="Times New Roman" w:cs="Times New Roman"/>
          <w:color w:val="000000" w:themeColor="text1"/>
        </w:rPr>
        <w:t xml:space="preserve"> months</w:t>
      </w:r>
      <w:r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rPr>
        <w:t xml:space="preserve">Archived spring ichthyoplankton samples were collected across four biogeographically dissimilar stations </w:t>
      </w:r>
      <w:r w:rsidRPr="00FA2396">
        <w:rPr>
          <w:rFonts w:ascii="Times New Roman" w:eastAsia="Times New Roman" w:hAnsi="Times New Roman" w:cs="Times New Roman"/>
          <w:color w:val="000000" w:themeColor="text1"/>
        </w:rPr>
        <w:t xml:space="preserve">with variable water properti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w:t>
      </w:r>
      <w:r w:rsidRPr="00FA2396">
        <w:rPr>
          <w:rFonts w:ascii="Times New Roman" w:eastAsia="Times New Roman" w:hAnsi="Times New Roman" w:cs="Times New Roman"/>
          <w:color w:val="000000" w:themeColor="text1"/>
        </w:rPr>
        <w:lastRenderedPageBreak/>
        <w:t>S1; See S</w:t>
      </w:r>
      <w:r>
        <w:rPr>
          <w:rFonts w:ascii="Times New Roman" w:eastAsia="Times New Roman" w:hAnsi="Times New Roman" w:cs="Times New Roman"/>
          <w:color w:val="000000" w:themeColor="text1"/>
        </w:rPr>
        <w:t>upplement 1 m</w:t>
      </w:r>
      <w:r w:rsidRPr="00FA2396">
        <w:rPr>
          <w:rFonts w:ascii="Times New Roman" w:eastAsia="Times New Roman" w:hAnsi="Times New Roman" w:cs="Times New Roman"/>
          <w:color w:val="000000" w:themeColor="text1"/>
        </w:rPr>
        <w:t>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8&lt;/i&gt;)","plainTextFormattedCitation":"(5, 38)","previouslyFormattedCitation":"(&lt;i&gt;5&lt;/i&gt;, &lt;i&gt;38&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38</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Decades of research</w:t>
      </w:r>
      <w:r>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within the study region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62&lt;/i&gt;)","plainTextFormattedCitation":"(16, 17, 20, 62)","previouslyFormattedCitation":"(&lt;i&gt;16&lt;/i&gt;, &lt;i&gt;17&lt;/i&gt;, &lt;i&gt;20&lt;/i&gt;, &lt;i&gt;6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16</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17</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20</w:t>
      </w:r>
      <w:r w:rsidR="00C554E4" w:rsidRPr="00C554E4">
        <w:rPr>
          <w:rFonts w:ascii="Times New Roman" w:eastAsia="Times New Roman" w:hAnsi="Times New Roman" w:cs="Times New Roman"/>
          <w:noProof/>
          <w:color w:val="000000" w:themeColor="text1"/>
          <w:shd w:val="clear" w:color="auto" w:fill="FFFFFF"/>
        </w:rPr>
        <w:t xml:space="preserve">, </w:t>
      </w:r>
      <w:r w:rsidR="00C554E4" w:rsidRPr="00C554E4">
        <w:rPr>
          <w:rFonts w:ascii="Times New Roman" w:eastAsia="Times New Roman" w:hAnsi="Times New Roman" w:cs="Times New Roman"/>
          <w:i/>
          <w:noProof/>
          <w:color w:val="000000" w:themeColor="text1"/>
          <w:shd w:val="clear" w:color="auto" w:fill="FFFFFF"/>
        </w:rPr>
        <w:t>62</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xml:space="preserve"> indicate the majority of species spawn in spring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4418A7">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C554E4" w:rsidRPr="00C554E4">
        <w:rPr>
          <w:rFonts w:ascii="Times New Roman" w:eastAsia="Times New Roman" w:hAnsi="Times New Roman" w:cs="Times New Roman"/>
          <w:noProof/>
          <w:color w:val="000000" w:themeColor="text1"/>
          <w:shd w:val="clear" w:color="auto" w:fill="FFFFFF"/>
        </w:rPr>
        <w:t>(</w:t>
      </w:r>
      <w:r w:rsidR="00C554E4" w:rsidRPr="00C554E4">
        <w:rPr>
          <w:rFonts w:ascii="Times New Roman" w:eastAsia="Times New Roman" w:hAnsi="Times New Roman" w:cs="Times New Roman"/>
          <w:i/>
          <w:noProof/>
          <w:color w:val="000000" w:themeColor="text1"/>
          <w:shd w:val="clear" w:color="auto" w:fill="FFFFFF"/>
        </w:rPr>
        <w:t>63</w:t>
      </w:r>
      <w:r w:rsidR="00C554E4" w:rsidRPr="00C554E4">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Pr="00FA2396">
        <w:rPr>
          <w:rFonts w:ascii="Times New Roman" w:eastAsia="Times New Roman" w:hAnsi="Times New Roman" w:cs="Times New Roman"/>
          <w:color w:val="000000" w:themeColor="text1"/>
          <w:shd w:val="clear" w:color="auto" w:fill="FFFFFF"/>
        </w:rPr>
        <w:t>. Hence</w:t>
      </w:r>
      <w:r>
        <w:rPr>
          <w:rFonts w:ascii="Times New Roman" w:eastAsia="Times New Roman" w:hAnsi="Times New Roman" w:cs="Times New Roman"/>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t xml:space="preserve"> we expect the spring ichthyoplankton to reflect underlying changes in the local fish assemblages</w:t>
      </w:r>
      <w:r w:rsidRPr="00FA2396">
        <w:rPr>
          <w:rFonts w:ascii="Times New Roman" w:eastAsia="Times New Roman" w:hAnsi="Times New Roman" w:cs="Times New Roman"/>
        </w:rPr>
        <w:t>.</w:t>
      </w:r>
    </w:p>
    <w:p w14:paraId="41624CD5" w14:textId="161420A9"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t each station, oblique bongo net tows were conducted from 210 m </w:t>
      </w:r>
      <w:r>
        <w:rPr>
          <w:rFonts w:ascii="Times New Roman" w:eastAsia="Times New Roman" w:hAnsi="Times New Roman" w:cs="Times New Roman"/>
          <w:color w:val="000000" w:themeColor="text1"/>
        </w:rPr>
        <w:t xml:space="preserve">depth </w:t>
      </w:r>
      <w:r w:rsidRPr="00FA2396">
        <w:rPr>
          <w:rFonts w:ascii="Times New Roman" w:eastAsia="Times New Roman" w:hAnsi="Times New Roman" w:cs="Times New Roman"/>
          <w:color w:val="000000" w:themeColor="text1"/>
        </w:rPr>
        <w:t xml:space="preserve">to the surface using standard CalCOFI method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64&lt;/i&gt;–&lt;i&gt;66&lt;/i&gt;)","plainTextFormattedCitation":"(15, 64–66)","previouslyFormattedCitation":"(&lt;i&gt;15&lt;/i&gt;, &lt;i&gt;64&lt;/i&gt;–&lt;i&gt;6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15</w:t>
      </w:r>
      <w:r w:rsidR="00C554E4" w:rsidRPr="00C554E4">
        <w:rPr>
          <w:rFonts w:ascii="Times New Roman" w:eastAsia="Times New Roman" w:hAnsi="Times New Roman" w:cs="Times New Roman"/>
          <w:noProof/>
          <w:color w:val="000000" w:themeColor="text1"/>
        </w:rPr>
        <w:t xml:space="preserve">, </w:t>
      </w:r>
      <w:r w:rsidR="00C554E4" w:rsidRPr="00C554E4">
        <w:rPr>
          <w:rFonts w:ascii="Times New Roman" w:eastAsia="Times New Roman" w:hAnsi="Times New Roman" w:cs="Times New Roman"/>
          <w:i/>
          <w:noProof/>
          <w:color w:val="000000" w:themeColor="text1"/>
        </w:rPr>
        <w:t>64</w:t>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6</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 </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61&lt;/i&gt;)","plainTextFormattedCitation":"(61)","previouslyFormattedCitation":"(&lt;i&gt;61&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1</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DNA metabarcoding</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was conducted on the ethanol in which port side samples were preserved </w:t>
      </w:r>
      <w:r w:rsidRPr="00FA2396">
        <w:rPr>
          <w:rFonts w:ascii="Times New Roman" w:eastAsia="Times New Roman" w:hAnsi="Times New Roman" w:cs="Times New Roman"/>
        </w:rPr>
        <w:t xml:space="preserve">using the MiFish Universal Teleost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67&lt;/i&gt;)","plainTextFormattedCitation":"(67)","previouslyFormattedCitation":"(&lt;i&gt;6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7</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PCR primer set</w:t>
      </w:r>
      <w:r>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target</w:t>
      </w:r>
      <w:r>
        <w:rPr>
          <w:rFonts w:ascii="Times New Roman" w:eastAsia="Times New Roman" w:hAnsi="Times New Roman" w:cs="Times New Roman"/>
          <w:color w:val="000000" w:themeColor="text1"/>
        </w:rPr>
        <w:t xml:space="preserve">ing </w:t>
      </w:r>
      <w:r w:rsidRPr="00FA2396">
        <w:rPr>
          <w:rFonts w:ascii="Times New Roman" w:eastAsia="Times New Roman" w:hAnsi="Times New Roman" w:cs="Times New Roman"/>
          <w:color w:val="000000" w:themeColor="text1"/>
        </w:rPr>
        <w:t xml:space="preserve">the </w:t>
      </w:r>
      <w:r w:rsidRPr="00FA2396">
        <w:rPr>
          <w:rFonts w:ascii="Times New Roman" w:eastAsia="Times New Roman" w:hAnsi="Times New Roman" w:cs="Times New Roman"/>
          <w:i/>
          <w:iCs/>
          <w:color w:val="000000" w:themeColor="text1"/>
        </w:rPr>
        <w:t>12S</w:t>
      </w:r>
      <w:r w:rsidRPr="00FA2396">
        <w:rPr>
          <w:rFonts w:ascii="Times New Roman" w:eastAsia="Times New Roman" w:hAnsi="Times New Roman" w:cs="Times New Roman"/>
          <w:color w:val="000000" w:themeColor="text1"/>
        </w:rPr>
        <w:t xml:space="preserve"> rRNA mitochondrial gene region.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methods for full description.</w:t>
      </w:r>
    </w:p>
    <w:p w14:paraId="732A609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Estimating Abundance</w:t>
      </w:r>
    </w:p>
    <w:p w14:paraId="3BC9740D" w14:textId="4F105B4E"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estimated the abundance of ichthyoplankton in each jar using a novel joint Bayesian hierarchical model described in detail in Supplement 2. In brief, we estimate that the number of sequenced amplicons</w:t>
      </w:r>
      <w:r>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for any species </w:t>
      </w:r>
      <w:proofErr w:type="spellStart"/>
      <w:r w:rsidRPr="00FA2396">
        <w:rPr>
          <w:rFonts w:ascii="Times New Roman" w:eastAsia="Times New Roman" w:hAnsi="Times New Roman" w:cs="Times New Roman"/>
          <w:i/>
          <w:iCs/>
          <w:color w:val="000000" w:themeColor="text1"/>
        </w:rPr>
        <w:t>i</w:t>
      </w:r>
      <w:proofErr w:type="spellEnd"/>
      <w:r>
        <w:rPr>
          <w:rFonts w:ascii="Times New Roman" w:eastAsia="Times New Roman" w:hAnsi="Times New Roman" w:cs="Times New Roman"/>
          <w:i/>
          <w:iCs/>
          <w:color w:val="000000" w:themeColor="text1"/>
        </w:rPr>
        <w:t>,</w:t>
      </w:r>
      <w:r w:rsidRPr="00FA2396">
        <w:rPr>
          <w:rFonts w:ascii="Times New Roman" w:eastAsia="Times New Roman" w:hAnsi="Times New Roman" w:cs="Times New Roman"/>
          <w:color w:val="000000" w:themeColor="text1"/>
        </w:rPr>
        <w:t xml:space="preserve"> is proportional to the </w:t>
      </w:r>
      <w:r>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fraction of DNA in the PCR template</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53&lt;/i&gt;, &lt;i&gt;55&lt;/i&gt;, &lt;i&gt;56&lt;/i&gt;)","plainTextFormattedCitation":"(53, 55, 56)","previouslyFormattedCitation":"(&lt;i&gt;53&lt;/i&gt;, &lt;i&gt;55&lt;/i&gt;, &lt;i&gt;56&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3</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56</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The amplicons produced during a PCR reaction are </w:t>
      </w:r>
      <w:r>
        <w:rPr>
          <w:rFonts w:ascii="Times New Roman" w:eastAsia="Times New Roman" w:hAnsi="Times New Roman" w:cs="Times New Roman"/>
          <w:color w:val="000000" w:themeColor="text1"/>
        </w:rPr>
        <w:t>dictated</w:t>
      </w:r>
      <w:r w:rsidRPr="00FA2396">
        <w:rPr>
          <w:rFonts w:ascii="Times New Roman" w:eastAsia="Times New Roman" w:hAnsi="Times New Roman" w:cs="Times New Roman"/>
          <w:color w:val="000000" w:themeColor="text1"/>
        </w:rPr>
        <w:t xml:space="preserve">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3A75EADE"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1)</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t xml:space="preserve">          </w:t>
      </w:r>
    </w:p>
    <w:p w14:paraId="58C01FD0" w14:textId="5EA0D8E6"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species-specific 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r w:rsidR="004418A7">
        <w:rPr>
          <w:rFonts w:ascii="Times New Roman" w:eastAsia="Times New Roman" w:hAnsi="Times New Roman" w:cs="Times New Roman"/>
          <w:color w:val="000000" w:themeColor="text1"/>
        </w:rPr>
        <w:t xml:space="preserve"> </w:t>
      </w:r>
      <w:r w:rsidR="004418A7">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SN":"0022-5193","author":[{"dropping-particle":"","family":"Lalam","given":"Nadia","non-dropping-particle":"","parse-names":false,"suffix":""}],"container-title":"Journal of theoretical biology","id":"ITEM-1","issue":"4","issued":{"date-parts":[["2006"]]},"page":"947-953","publisher":"Elsevier","title":"Estimation of the reaction efficiency in polymerase chain reaction","type":"article-journal","volume":"242"},"uris":["http://www.mendeley.com/documents/?uuid=7653d533-42ce-4786-8c4f-8fbb63e60188"]}],"mendeley":{"formattedCitation":"(&lt;i&gt;68&lt;/i&gt;)","plainTextFormattedCitation":"(68)","previouslyFormattedCitation":"(&lt;i&gt;68&lt;/i&gt;)"},"properties":{"noteIndex":0},"schema":"https://github.com/citation-style-language/schema/raw/master/csl-citation.json"}</w:instrText>
      </w:r>
      <w:r w:rsidR="004418A7">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8</w:t>
      </w:r>
      <w:r w:rsidR="005120F5" w:rsidRPr="005120F5">
        <w:rPr>
          <w:rFonts w:ascii="Times New Roman" w:eastAsia="Times New Roman" w:hAnsi="Times New Roman" w:cs="Times New Roman"/>
          <w:noProof/>
          <w:color w:val="000000" w:themeColor="text1"/>
        </w:rPr>
        <w:t>)</w:t>
      </w:r>
      <w:r w:rsidR="004418A7">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5D914E3F" w14:textId="2747F003"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not all molecules of DNA are transferred</w:t>
      </w:r>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through each molecular step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69&lt;/i&gt;, &lt;i&gt;70&lt;/i&gt;)","plainTextFormattedCitation":"(69, 70)","previouslyFormattedCitation":"(&lt;i&gt;69&lt;/i&gt;, &lt;i&gt;7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69</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0</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changing</w:t>
      </w:r>
      <w:r w:rsidRPr="00FA2396">
        <w:rPr>
          <w:rFonts w:ascii="Times New Roman" w:eastAsia="Times New Roman" w:hAnsi="Times New Roman" w:cs="Times New Roman"/>
          <w:color w:val="000000" w:themeColor="text1"/>
        </w:rPr>
        <w:t xml:space="preserve"> what in eq. 1 appears to be a single-species process – each species being amplified independently – into a multi-species process; the number of amplicons observ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ill depend upon both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1 and the amplicons produced for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 2, 3,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 the same reaction. Observations of amplicons are thus compositional data</w:t>
      </w:r>
      <w:r>
        <w:rPr>
          <w:rFonts w:ascii="Times New Roman" w:eastAsia="Times New Roman" w:hAnsi="Times New Roman" w:cs="Times New Roman"/>
          <w:color w:val="000000" w:themeColor="text1"/>
        </w:rPr>
        <w:t xml:space="preserve">, meaning they are </w:t>
      </w:r>
      <w:r w:rsidRPr="00A67B80">
        <w:rPr>
          <w:rFonts w:ascii="Times New Roman" w:eastAsia="Times New Roman" w:hAnsi="Times New Roman" w:cs="Times New Roman"/>
          <w:color w:val="000000" w:themeColor="text1"/>
        </w:rPr>
        <w:t xml:space="preserve">the proportions of </w:t>
      </w:r>
      <w:r>
        <w:rPr>
          <w:rFonts w:ascii="Times New Roman" w:eastAsia="Times New Roman" w:hAnsi="Times New Roman" w:cs="Times New Roman"/>
          <w:color w:val="000000" w:themeColor="text1"/>
        </w:rPr>
        <w:t>the sample amplicon reads and</w:t>
      </w:r>
      <w:r w:rsidRPr="00C1467A">
        <w:rPr>
          <w:rFonts w:ascii="Times New Roman" w:eastAsia="Times New Roman" w:hAnsi="Times New Roman" w:cs="Times New Roman"/>
          <w:color w:val="000000" w:themeColor="text1"/>
        </w:rPr>
        <w:t xml:space="preserve"> convey relative </w:t>
      </w:r>
      <w:r>
        <w:rPr>
          <w:rFonts w:ascii="Times New Roman" w:eastAsia="Times New Roman" w:hAnsi="Times New Roman" w:cs="Times New Roman"/>
          <w:color w:val="000000" w:themeColor="text1"/>
        </w:rPr>
        <w:t xml:space="preserve">quantitative </w:t>
      </w:r>
      <w:r w:rsidRPr="00C1467A">
        <w:rPr>
          <w:rFonts w:ascii="Times New Roman" w:eastAsia="Times New Roman" w:hAnsi="Times New Roman" w:cs="Times New Roman"/>
          <w:color w:val="000000" w:themeColor="text1"/>
        </w:rPr>
        <w:t>information</w:t>
      </w:r>
      <w:r>
        <w:rPr>
          <w:rFonts w:ascii="Times New Roman" w:eastAsia="Times New Roman" w:hAnsi="Times New Roman" w:cs="Times New Roman"/>
          <w:color w:val="000000" w:themeColor="text1"/>
        </w:rPr>
        <w:t xml:space="preserve"> of the observed species </w:t>
      </w:r>
      <w:r w:rsidRPr="00FA2396">
        <w:rPr>
          <w:rFonts w:ascii="Times New Roman" w:eastAsia="Times New Roman" w:hAnsi="Times New Roman" w:cs="Times New Roman"/>
          <w:color w:val="000000" w:themeColor="text1"/>
        </w:rPr>
        <w:t xml:space="preserve">and </w:t>
      </w:r>
      <w:r>
        <w:rPr>
          <w:rFonts w:ascii="Times New Roman" w:eastAsia="Times New Roman" w:hAnsi="Times New Roman" w:cs="Times New Roman"/>
          <w:color w:val="000000" w:themeColor="text1"/>
        </w:rPr>
        <w:t xml:space="preserve">therefore </w:t>
      </w:r>
      <w:r w:rsidRPr="00FA2396">
        <w:rPr>
          <w:rFonts w:ascii="Times New Roman" w:eastAsia="Times New Roman" w:hAnsi="Times New Roman" w:cs="Times New Roman"/>
          <w:color w:val="000000" w:themeColor="text1"/>
        </w:rPr>
        <w:t xml:space="preserve">need to be analyzed as such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54&lt;/i&gt;)","plainTextFormattedCitation":"(54)","previouslyFormattedCitation":"(&lt;i&gt;54&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54</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w:t>
      </w:r>
    </w:p>
    <w:p w14:paraId="2A739F0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if we let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dex species with </w:t>
      </w:r>
      <w:r>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then we can write a deterministic equation for the number of amplicons observed in log-space as</w:t>
      </w:r>
    </w:p>
    <w:p w14:paraId="30A7B438"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2)</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p>
    <w:p w14:paraId="2CB98D6E" w14:textId="77777777" w:rsidR="003464DA" w:rsidRPr="00FA2396" w:rsidRDefault="003464DA" w:rsidP="00C554E4">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 representing the proportion of reads observed from a given sampling run</w:t>
      </w:r>
      <w:r>
        <w:rPr>
          <w:rFonts w:ascii="Times New Roman" w:eastAsia="Times New Roman" w:hAnsi="Times New Roman" w:cs="Times New Roman"/>
          <w:color w:val="000000" w:themeColor="text1"/>
        </w:rPr>
        <w:t xml:space="preserve"> (See supplement 2 for details)</w:t>
      </w:r>
      <w:r w:rsidRPr="00FA2396">
        <w:rPr>
          <w:rFonts w:ascii="Times New Roman" w:eastAsia="Times New Roman" w:hAnsi="Times New Roman" w:cs="Times New Roman"/>
          <w:color w:val="000000" w:themeColor="text1"/>
        </w:rPr>
        <w:t>. Note that in this formulation η is a single value shared across all species and serves to scale the number of amplicons observed. Additionally,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integrated into the value η that scales the overall abundance for each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65737A91" w14:textId="77777777" w:rsidR="003464DA" w:rsidRPr="00FA2396" w:rsidRDefault="003464DA" w:rsidP="00C554E4">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Pr="00FA2396">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r w:rsidRPr="00FA2396">
        <w:rPr>
          <w:rFonts w:ascii="Times New Roman" w:eastAsia="Times New Roman" w:hAnsi="Times New Roman" w:cs="Times New Roman"/>
          <w:color w:val="000000" w:themeColor="text1"/>
        </w:rPr>
        <w:t>(3)</w:t>
      </w:r>
      <w:r>
        <w:rPr>
          <w:rFonts w:ascii="Times New Roman" w:eastAsia="Times New Roman" w:hAnsi="Times New Roman" w:cs="Times New Roman"/>
          <w:color w:val="000000" w:themeColor="text1"/>
        </w:rPr>
        <w:tab/>
      </w:r>
      <w:r>
        <w:rPr>
          <w:rFonts w:ascii="Times New Roman" w:eastAsia="Times New Roman" w:hAnsi="Times New Roman" w:cs="Times New Roman"/>
          <w:color w:val="000000" w:themeColor="text1"/>
        </w:rPr>
        <w:tab/>
      </w:r>
    </w:p>
    <w:p w14:paraId="1A320311"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This equation is appealing because it provides a process-oriented description of the biology of interest (the βs), a term for how PCR modifies our amplicon sequence count observation of the true abundance (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xml:space="preserve">, and a term for how subsampling of DNA reads will adjust the number of amplicons observed (log(η)). </w:t>
      </w:r>
    </w:p>
    <w:p w14:paraId="0BAC565B" w14:textId="7AE23326"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Including morphological count data enables us to estimate the confounded parameters from metabarcoding</w:t>
      </w:r>
      <w:r>
        <w:rPr>
          <w:rFonts w:ascii="Times New Roman" w:eastAsia="Times New Roman" w:hAnsi="Times New Roman" w:cs="Times New Roman"/>
          <w:color w:val="000000" w:themeColor="text1"/>
        </w:rPr>
        <w:t xml:space="preserve"> data</w:t>
      </w:r>
      <w:r w:rsidRPr="00FA2396">
        <w:rPr>
          <w:rFonts w:ascii="Times New Roman" w:eastAsia="Times New Roman" w:hAnsi="Times New Roman" w:cs="Times New Roman"/>
          <w:color w:val="000000" w:themeColor="text1"/>
        </w:rPr>
        <w:t>. For each sampled station, we have two independent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ISBN":"978-0691159287","author":[{"dropping-particle":"","family":"Hobbs","given":"N T","non-dropping-particle":"","parse-names":false,"suffix":""},{"dropping-particle":"","family":"Hooten","given":"M B","non-dropping-particle":"","parse-names":false,"suffix":""}],"id":"ITEM-1","issued":{"date-parts":[["2015"]]},"publisher":"Princeton","title":"Bayesian Models: A Statistical Primer for Ecologists. 593 Princeton University Press","type":"book"},"uris":["http://www.mendeley.com/documents/?uuid=8c02c0bb-8961-40c1-af8b-e06fb274a805"]}],"mendeley":{"formattedCitation":"(&lt;i&gt;71&lt;/i&gt;)","plainTextFormattedCitation":"(71)","previouslyFormattedCitation":"(&lt;i&gt;71&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1</w:t>
      </w:r>
      <w:r w:rsidR="005120F5" w:rsidRPr="005120F5">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t>
      </w:r>
    </w:p>
    <w:p w14:paraId="6D7996DB" w14:textId="300A496D" w:rsidR="003464DA" w:rsidRPr="00FA2396" w:rsidRDefault="003464DA" w:rsidP="00C554E4">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M</w:t>
      </w:r>
      <w:r w:rsidRPr="00FA2396">
        <w:rPr>
          <w:rFonts w:ascii="Times New Roman" w:eastAsia="Times New Roman" w:hAnsi="Times New Roman" w:cs="Times New Roman"/>
        </w:rPr>
        <w:t xml:space="preserve">icroscopy counts were modeled as Poisson-distributed given their relatively small absolute values and low variance </w:t>
      </w:r>
      <w:r w:rsidRPr="00FA2396">
        <w:rPr>
          <w:rFonts w:ascii="Times New Roman" w:eastAsia="Times New Roman" w:hAnsi="Times New Roman" w:cs="Times New Roman"/>
        </w:rPr>
        <w:fldChar w:fldCharType="begin" w:fldLock="1"/>
      </w:r>
      <w:r w:rsidR="004418A7">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64&lt;/i&gt;)","plainTextFormattedCitation":"(64)","previouslyFormattedCitation":"(&lt;i&gt;6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554E4" w:rsidRPr="00C554E4">
        <w:rPr>
          <w:rFonts w:ascii="Times New Roman" w:eastAsia="Times New Roman" w:hAnsi="Times New Roman" w:cs="Times New Roman"/>
          <w:noProof/>
        </w:rPr>
        <w:t>(</w:t>
      </w:r>
      <w:r w:rsidR="00C554E4" w:rsidRPr="00C554E4">
        <w:rPr>
          <w:rFonts w:ascii="Times New Roman" w:eastAsia="Times New Roman" w:hAnsi="Times New Roman" w:cs="Times New Roman"/>
          <w:i/>
          <w:noProof/>
        </w:rPr>
        <w:t>64</w:t>
      </w:r>
      <w:r w:rsidR="00C554E4" w:rsidRPr="00C554E4">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Pr>
          <w:rFonts w:ascii="Times New Roman" w:eastAsia="Times New Roman" w:hAnsi="Times New Roman" w:cs="Times New Roman"/>
        </w:rPr>
        <w:t xml:space="preserve">, and </w:t>
      </w:r>
      <w:r w:rsidRPr="00FA2396">
        <w:rPr>
          <w:rFonts w:ascii="Times New Roman" w:eastAsia="Times New Roman" w:hAnsi="Times New Roman" w:cs="Times New Roman"/>
        </w:rPr>
        <w:t>amplicon sequence data were modeled using a Negative Binomial distribution given their relatively high absolute values and high variability among replicates (Figure S2-S4). These statistical distributions are commonly used in models of amplicon and count data, respectively</w:t>
      </w:r>
      <w:r w:rsidRPr="00FA2396">
        <w:rPr>
          <w:rFonts w:ascii="Times New Roman" w:eastAsia="Times New Roman" w:hAnsi="Times New Roman" w:cs="Times New Roman"/>
        </w:rPr>
        <w:fldChar w:fldCharType="begin" w:fldLock="1"/>
      </w:r>
      <w:r w:rsidR="005120F5">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72&lt;/i&gt;–&lt;i&gt;74&lt;/i&gt;)","manualFormatting":" (35–37)","plainTextFormattedCitation":"(72–74)","previouslyFormattedCitation":"(&lt;i&gt;72&lt;/i&gt;–&lt;i&gt;74&lt;/i&gt;)"},"properties":{"noteIndex":0},"schema":"https://github.com/citation-style-language/schema/raw/master/csl-citation.json"}</w:instrText>
      </w:r>
      <w:r w:rsidRPr="00FA2396">
        <w:rPr>
          <w:rFonts w:ascii="Times New Roman" w:eastAsia="Times New Roman" w:hAnsi="Times New Roman" w:cs="Times New Roman"/>
        </w:rPr>
        <w:fldChar w:fldCharType="separate"/>
      </w:r>
      <w:r w:rsidRPr="00FA2396">
        <w:rPr>
          <w:rFonts w:ascii="Times New Roman" w:eastAsia="Times New Roman" w:hAnsi="Times New Roman" w:cs="Times New Roman"/>
          <w:noProof/>
        </w:rPr>
        <w:t xml:space="preserve"> (</w:t>
      </w:r>
      <w:r w:rsidRPr="00FA2396">
        <w:rPr>
          <w:rFonts w:ascii="Times New Roman" w:eastAsia="Times New Roman" w:hAnsi="Times New Roman" w:cs="Times New Roman"/>
          <w:i/>
          <w:noProof/>
        </w:rPr>
        <w:t>35</w:t>
      </w:r>
      <w:r w:rsidRPr="00FA2396">
        <w:rPr>
          <w:rFonts w:ascii="Times New Roman" w:eastAsia="Times New Roman" w:hAnsi="Times New Roman" w:cs="Times New Roman"/>
          <w:noProof/>
        </w:rPr>
        <w:t>–</w:t>
      </w:r>
      <w:r w:rsidRPr="00FA2396">
        <w:rPr>
          <w:rFonts w:ascii="Times New Roman" w:eastAsia="Times New Roman" w:hAnsi="Times New Roman" w:cs="Times New Roman"/>
          <w:i/>
          <w:noProof/>
        </w:rPr>
        <w:t>37</w:t>
      </w:r>
      <w:r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rPr>
        <w:t>A full description of model implementation and assumptions are provided in Supplement 2.</w:t>
      </w:r>
    </w:p>
    <w:p w14:paraId="6C9D396E" w14:textId="77777777" w:rsidR="003464DA" w:rsidRPr="00FA2396" w:rsidRDefault="003464DA" w:rsidP="00C554E4">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66B12420" w14:textId="031C4740"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e calculated mean abundance estimates (larvae counts per standardized volume towed)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To explore species-specific sea surface temperature (SST) relationships, we fit a Bayesian generalized linear model using log (abundance) as the response variable and SST (˚C) as a continuous predictor variable. Models were implemented for each species using Stan as implemented in R </w:t>
      </w:r>
      <w:r w:rsidRPr="00FA2396">
        <w:rPr>
          <w:rFonts w:ascii="Times New Roman" w:eastAsia="Times New Roman" w:hAnsi="Times New Roman" w:cs="Times New Roman"/>
          <w:color w:val="000000" w:themeColor="text1"/>
        </w:rPr>
        <w:fldChar w:fldCharType="begin" w:fldLock="1"/>
      </w:r>
      <w:r w:rsidR="005120F5">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id":"ITEM-2","itemData":{"author":[{"dropping-particle":"","family":"Stan Development Team","given":"","non-dropping-particle":"","parse-names":false,"suffix":""}],"id":"ITEM-2","issue":"R package version 2.21.2","issued":{"date-parts":[["2021"]]},"title":"RStan: the R interface to Stan","type":"article-journal"},"uris":["http://www.mendeley.com/documents/?uuid=39fcb1ae-fd73-42f3-be8e-07b47c7226a5"]}],"mendeley":{"formattedCitation":"(&lt;i&gt;75&lt;/i&gt;, &lt;i&gt;76&lt;/i&gt;)","plainTextFormattedCitation":"(75, 76)","previouslyFormattedCitation":"(&lt;i&gt;75&lt;/i&gt;, &lt;i&gt;76&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5120F5" w:rsidRPr="005120F5">
        <w:rPr>
          <w:rFonts w:ascii="Times New Roman" w:eastAsia="Times New Roman" w:hAnsi="Times New Roman" w:cs="Times New Roman"/>
          <w:noProof/>
          <w:color w:val="000000" w:themeColor="text1"/>
        </w:rPr>
        <w:t>(</w:t>
      </w:r>
      <w:r w:rsidR="005120F5" w:rsidRPr="005120F5">
        <w:rPr>
          <w:rFonts w:ascii="Times New Roman" w:eastAsia="Times New Roman" w:hAnsi="Times New Roman" w:cs="Times New Roman"/>
          <w:i/>
          <w:noProof/>
          <w:color w:val="000000" w:themeColor="text1"/>
        </w:rPr>
        <w:t>75</w:t>
      </w:r>
      <w:r w:rsidR="005120F5" w:rsidRPr="005120F5">
        <w:rPr>
          <w:rFonts w:ascii="Times New Roman" w:eastAsia="Times New Roman" w:hAnsi="Times New Roman" w:cs="Times New Roman"/>
          <w:noProof/>
          <w:color w:val="000000" w:themeColor="text1"/>
        </w:rPr>
        <w:t xml:space="preserve">, </w:t>
      </w:r>
      <w:r w:rsidR="005120F5" w:rsidRPr="005120F5">
        <w:rPr>
          <w:rFonts w:ascii="Times New Roman" w:eastAsia="Times New Roman" w:hAnsi="Times New Roman" w:cs="Times New Roman"/>
          <w:i/>
          <w:noProof/>
          <w:color w:val="000000" w:themeColor="text1"/>
        </w:rPr>
        <w:t>76</w:t>
      </w:r>
      <w:r w:rsidR="005120F5" w:rsidRPr="005120F5">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then </w:t>
      </w:r>
      <w:r w:rsidRPr="00FA2396">
        <w:rPr>
          <w:rFonts w:ascii="Times New Roman" w:eastAsia="Times New Roman" w:hAnsi="Times New Roman" w:cs="Times New Roman"/>
          <w:color w:val="000000" w:themeColor="text1"/>
        </w:rPr>
        <w:lastRenderedPageBreak/>
        <w:t xml:space="preserve">summarized the affinity between each species and SST by calculating a T-statistic based on each species' estimated coefficients (mean slope/standard deviation). We further plotted the estimated slope for each “species grouping” by habitat associations derived from previous CalCOFI research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 </w:t>
      </w:r>
      <w:r w:rsidRPr="00FA2396">
        <w:rPr>
          <w:rFonts w:ascii="Times New Roman" w:eastAsia="Times New Roman" w:hAnsi="Times New Roman" w:cs="Times New Roman"/>
          <w:color w:val="000000" w:themeColor="text1"/>
        </w:rPr>
        <w:t>methods)</w:t>
      </w:r>
      <w:r w:rsidRPr="00FA2396">
        <w:rPr>
          <w:rFonts w:ascii="Times New Roman" w:eastAsia="Times New Roman" w:hAnsi="Times New Roman" w:cs="Times New Roman"/>
          <w:color w:val="000000" w:themeColor="text1"/>
        </w:rPr>
        <w:fldChar w:fldCharType="begin" w:fldLock="1"/>
      </w:r>
      <w:r w:rsidR="004418A7">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63&lt;/i&gt;)","plainTextFormattedCitation":"(63)","previouslyFormattedCitation":"(&lt;i&gt;63&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C554E4" w:rsidRPr="00C554E4">
        <w:rPr>
          <w:rFonts w:ascii="Times New Roman" w:eastAsia="Times New Roman" w:hAnsi="Times New Roman" w:cs="Times New Roman"/>
          <w:noProof/>
          <w:color w:val="000000" w:themeColor="text1"/>
        </w:rPr>
        <w:t>(</w:t>
      </w:r>
      <w:r w:rsidR="00C554E4" w:rsidRPr="00C554E4">
        <w:rPr>
          <w:rFonts w:ascii="Times New Roman" w:eastAsia="Times New Roman" w:hAnsi="Times New Roman" w:cs="Times New Roman"/>
          <w:i/>
          <w:noProof/>
          <w:color w:val="000000" w:themeColor="text1"/>
        </w:rPr>
        <w:t>63</w:t>
      </w:r>
      <w:r w:rsidR="00C554E4" w:rsidRPr="00C554E4">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e summed total log (abundance) per habitat association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year and fit a Bayesian generalized linear model using log (total abundance) as the response variable and SST (˚C) as a continuous predictor variable.</w:t>
      </w:r>
    </w:p>
    <w:p w14:paraId="34C3C082"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 repeated the above analyses using a Bayesian binomial model using presence as the response variable and SST (˚C) as a continuous predictor variable</w:t>
      </w:r>
      <w:r w:rsidRPr="00FA2396" w:rsidDel="009955B8">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across the data set to explore occurrence relationships with temperature and identify warm- and cool- associated taxa. We set a threshold of presence/absence based on the model using a threshold of &lt; 0.01 larvae per standardized volume to be considered absent within a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54BD0FBF"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further explored species occurrence and abundance relationships with SST by fitting the above Bayesian generalized linear models wit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as a random effect (See </w:t>
      </w:r>
      <w:r>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results).</w:t>
      </w:r>
    </w:p>
    <w:p w14:paraId="7411E807"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w:t>
      </w:r>
      <w:r>
        <w:rPr>
          <w:rFonts w:ascii="Times New Roman" w:eastAsia="Times New Roman" w:hAnsi="Times New Roman" w:cs="Times New Roman"/>
          <w:color w:val="000000" w:themeColor="text1"/>
        </w:rPr>
        <w:t>mean</w:t>
      </w:r>
      <w:r w:rsidRPr="00FA2396">
        <w:rPr>
          <w:rFonts w:ascii="Times New Roman" w:eastAsia="Times New Roman" w:hAnsi="Times New Roman" w:cs="Times New Roman"/>
          <w:color w:val="000000" w:themeColor="text1"/>
        </w:rPr>
        <w:t xml:space="preserve"> log (abundance) of each species per station per year. We then plotted the </w:t>
      </w:r>
      <w:r>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 xml:space="preserve">log (abundance) of each of the four </w:t>
      </w:r>
      <w:r>
        <w:rPr>
          <w:rFonts w:ascii="Times New Roman" w:eastAsia="Times New Roman" w:hAnsi="Times New Roman" w:cs="Times New Roman"/>
          <w:color w:val="000000" w:themeColor="text1"/>
        </w:rPr>
        <w:t>stations</w:t>
      </w:r>
      <w:r w:rsidRPr="00FA2396">
        <w:rPr>
          <w:rFonts w:ascii="Times New Roman" w:eastAsia="Times New Roman" w:hAnsi="Times New Roman" w:cs="Times New Roman"/>
          <w:color w:val="000000" w:themeColor="text1"/>
        </w:rPr>
        <w:t xml:space="preserve"> while error bars represent the 95% confidence intervals observed for a given species at a given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in that year.</w:t>
      </w:r>
      <w:r w:rsidRPr="00FA2396">
        <w:rPr>
          <w:rFonts w:ascii="Times New Roman" w:hAnsi="Times New Roman" w:cs="Times New Roman"/>
        </w:rPr>
        <w:t xml:space="preserve"> </w:t>
      </w:r>
    </w:p>
    <w:p w14:paraId="6DFF45FB" w14:textId="77777777" w:rsidR="003464DA" w:rsidRPr="00FA2396" w:rsidRDefault="003464DA" w:rsidP="00C554E4">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evaluate the effect of the marine heatwave (MHW) on CCLME fishes we compared estimated species abundances before the MHW (1996-2013), to both during and after the MHW (2014-2019),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respectively. We first calculated the mean abundance for each species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for each model run. We then subtracted the means for each model run to evaluate changes in MHW abundance per species per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model run. We then calculated a </w:t>
      </w:r>
      <w:r w:rsidRPr="00FA2396">
        <w:rPr>
          <w:rFonts w:ascii="Times New Roman" w:eastAsia="Times New Roman" w:hAnsi="Times New Roman" w:cs="Times New Roman"/>
          <w:color w:val="000000" w:themeColor="text1"/>
        </w:rPr>
        <w:lastRenderedPageBreak/>
        <w:t xml:space="preserve">95% CI of change in MHW abundance per species to identify which species were significantly different before vs. during and after the MHW at each </w:t>
      </w:r>
      <w:r>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752CAEAF" w14:textId="77777777" w:rsidR="003464DA" w:rsidRDefault="003464DA" w:rsidP="00C554E4">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 xml:space="preserve">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 </w:t>
      </w:r>
    </w:p>
    <w:p w14:paraId="7C48C6DC" w14:textId="671A7F4A" w:rsidR="003464DA" w:rsidRDefault="003464DA" w:rsidP="00C554E4">
      <w:pPr>
        <w:spacing w:line="480" w:lineRule="auto"/>
        <w:rPr>
          <w:rFonts w:ascii="Times New Roman" w:eastAsia="Times New Roman" w:hAnsi="Times New Roman" w:cs="Times New Roman"/>
        </w:rPr>
      </w:pPr>
    </w:p>
    <w:p w14:paraId="3B882548" w14:textId="3D0E999A" w:rsidR="00174431" w:rsidRDefault="00174431" w:rsidP="00C554E4">
      <w:pPr>
        <w:spacing w:line="480" w:lineRule="auto"/>
        <w:rPr>
          <w:rFonts w:ascii="Times New Roman" w:eastAsia="Times New Roman" w:hAnsi="Times New Roman" w:cs="Times New Roman"/>
          <w:b/>
          <w:bCs/>
        </w:rPr>
      </w:pPr>
      <w:r>
        <w:rPr>
          <w:rFonts w:ascii="Times New Roman" w:eastAsia="Times New Roman" w:hAnsi="Times New Roman" w:cs="Times New Roman"/>
          <w:b/>
          <w:bCs/>
        </w:rPr>
        <w:t>Acknowledgments</w:t>
      </w:r>
    </w:p>
    <w:p w14:paraId="2B1BDCE4" w14:textId="2244C005" w:rsidR="00174431" w:rsidRDefault="00174431" w:rsidP="00C554E4">
      <w:pPr>
        <w:pStyle w:val="NormalWeb"/>
        <w:shd w:val="clear" w:color="auto" w:fill="FFFFFF"/>
        <w:spacing w:before="0" w:beforeAutospacing="0" w:after="0" w:afterAutospacing="0" w:line="480" w:lineRule="auto"/>
        <w:rPr>
          <w:color w:val="222222"/>
        </w:rPr>
      </w:pPr>
      <w:r w:rsidRPr="00174431">
        <w:rPr>
          <w:i/>
          <w:iCs/>
          <w:color w:val="222222"/>
        </w:rPr>
        <w:t>Funding</w:t>
      </w:r>
    </w:p>
    <w:p w14:paraId="07B4A968" w14:textId="47E117D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t>We acknowledge NSF GRFP and GRIP [DEG No. 2015204395], UCLA La Kretz Center for Conservation Genomics, Howard Hughes Medical Institute, and UCLA Department of Ecology and Evolutionary Biology for funding this research.</w:t>
      </w:r>
    </w:p>
    <w:p w14:paraId="66F5DDC8" w14:textId="3E7A11A5" w:rsidR="00174431" w:rsidRDefault="00174431" w:rsidP="00C554E4">
      <w:pPr>
        <w:pStyle w:val="NormalWeb"/>
        <w:shd w:val="clear" w:color="auto" w:fill="FFFFFF"/>
        <w:spacing w:before="0" w:beforeAutospacing="0" w:after="0" w:afterAutospacing="0" w:line="480" w:lineRule="auto"/>
        <w:rPr>
          <w:color w:val="222222"/>
        </w:rPr>
      </w:pPr>
      <w:r w:rsidRPr="00174431">
        <w:rPr>
          <w:color w:val="222222"/>
        </w:rPr>
        <w:t> </w:t>
      </w:r>
      <w:r w:rsidRPr="009678B3">
        <w:rPr>
          <w:i/>
          <w:iCs/>
          <w:color w:val="222222"/>
        </w:rPr>
        <w:t>Author Contributions</w:t>
      </w:r>
    </w:p>
    <w:p w14:paraId="08F6DD19" w14:textId="03804F1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Conceptualization</w:t>
      </w:r>
      <w:r>
        <w:rPr>
          <w:bCs/>
          <w:color w:val="222222"/>
        </w:rPr>
        <w:t>:</w:t>
      </w:r>
      <w:r w:rsidRPr="009678B3">
        <w:rPr>
          <w:bCs/>
          <w:color w:val="222222"/>
        </w:rPr>
        <w:t xml:space="preserve"> ZG,</w:t>
      </w:r>
      <w:r>
        <w:rPr>
          <w:bCs/>
          <w:color w:val="222222"/>
        </w:rPr>
        <w:t xml:space="preserve"> DK,</w:t>
      </w:r>
      <w:r w:rsidRPr="009678B3">
        <w:rPr>
          <w:bCs/>
          <w:color w:val="222222"/>
        </w:rPr>
        <w:t xml:space="preserve"> KDG, ART, </w:t>
      </w:r>
      <w:r>
        <w:rPr>
          <w:bCs/>
          <w:color w:val="222222"/>
        </w:rPr>
        <w:t xml:space="preserve">LRT, </w:t>
      </w:r>
      <w:r w:rsidRPr="009678B3">
        <w:rPr>
          <w:bCs/>
          <w:color w:val="222222"/>
        </w:rPr>
        <w:t>PHB</w:t>
      </w:r>
    </w:p>
    <w:p w14:paraId="018CC48E" w14:textId="296F866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Performed Research</w:t>
      </w:r>
      <w:r>
        <w:rPr>
          <w:bCs/>
          <w:color w:val="222222"/>
        </w:rPr>
        <w:t>:</w:t>
      </w:r>
      <w:r w:rsidRPr="009678B3">
        <w:rPr>
          <w:bCs/>
          <w:color w:val="222222"/>
        </w:rPr>
        <w:t xml:space="preserve"> ZG, </w:t>
      </w:r>
      <w:r>
        <w:rPr>
          <w:bCs/>
          <w:color w:val="222222"/>
        </w:rPr>
        <w:t>RPK</w:t>
      </w:r>
      <w:r w:rsidRPr="009678B3">
        <w:rPr>
          <w:bCs/>
          <w:color w:val="222222"/>
        </w:rPr>
        <w:t xml:space="preserve">, </w:t>
      </w:r>
      <w:r>
        <w:rPr>
          <w:bCs/>
          <w:color w:val="222222"/>
        </w:rPr>
        <w:t xml:space="preserve">AOS, RG, </w:t>
      </w:r>
      <w:r w:rsidRPr="009678B3">
        <w:rPr>
          <w:bCs/>
          <w:color w:val="222222"/>
        </w:rPr>
        <w:t>DK, ART</w:t>
      </w:r>
      <w:r>
        <w:rPr>
          <w:bCs/>
          <w:color w:val="222222"/>
        </w:rPr>
        <w:t>, PHB, KMP</w:t>
      </w:r>
    </w:p>
    <w:p w14:paraId="105D1F1B" w14:textId="018D596B"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unding Acquisition</w:t>
      </w:r>
      <w:r>
        <w:rPr>
          <w:bCs/>
          <w:color w:val="222222"/>
        </w:rPr>
        <w:t xml:space="preserve">: </w:t>
      </w:r>
      <w:r w:rsidRPr="009678B3">
        <w:rPr>
          <w:bCs/>
          <w:color w:val="222222"/>
        </w:rPr>
        <w:t>ZG, PHB, ART, KDG, DK</w:t>
      </w:r>
    </w:p>
    <w:p w14:paraId="5F7F0608" w14:textId="729A4D95"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Data Curation</w:t>
      </w:r>
      <w:r>
        <w:rPr>
          <w:bCs/>
          <w:color w:val="222222"/>
        </w:rPr>
        <w:t>:</w:t>
      </w:r>
      <w:r w:rsidRPr="009678B3">
        <w:rPr>
          <w:bCs/>
          <w:color w:val="222222"/>
        </w:rPr>
        <w:t xml:space="preserve"> ZG, </w:t>
      </w:r>
      <w:r>
        <w:rPr>
          <w:bCs/>
          <w:color w:val="222222"/>
        </w:rPr>
        <w:t>RPK, AOS, RG</w:t>
      </w:r>
    </w:p>
    <w:p w14:paraId="2717413A" w14:textId="6C96B559" w:rsidR="009678B3" w:rsidRPr="009678B3" w:rsidRDefault="009678B3" w:rsidP="00C554E4">
      <w:pPr>
        <w:pStyle w:val="NormalWeb"/>
        <w:numPr>
          <w:ilvl w:val="0"/>
          <w:numId w:val="2"/>
        </w:numPr>
        <w:shd w:val="clear" w:color="auto" w:fill="FFFFFF"/>
        <w:spacing w:before="0" w:beforeAutospacing="0" w:after="0" w:afterAutospacing="0" w:line="480" w:lineRule="auto"/>
        <w:rPr>
          <w:bCs/>
          <w:color w:val="222222"/>
        </w:rPr>
      </w:pPr>
      <w:r w:rsidRPr="009678B3">
        <w:rPr>
          <w:bCs/>
          <w:color w:val="222222"/>
        </w:rPr>
        <w:t>Formal Analysis</w:t>
      </w:r>
      <w:r>
        <w:rPr>
          <w:bCs/>
          <w:color w:val="222222"/>
        </w:rPr>
        <w:t>:</w:t>
      </w:r>
      <w:r w:rsidRPr="009678B3">
        <w:rPr>
          <w:bCs/>
          <w:color w:val="222222"/>
        </w:rPr>
        <w:t xml:space="preserve"> ZG, </w:t>
      </w:r>
      <w:r>
        <w:rPr>
          <w:bCs/>
          <w:color w:val="222222"/>
        </w:rPr>
        <w:t>RPK, AOS, RG</w:t>
      </w:r>
      <w:r>
        <w:rPr>
          <w:bCs/>
          <w:color w:val="222222"/>
        </w:rPr>
        <w:t>, ART</w:t>
      </w:r>
    </w:p>
    <w:p w14:paraId="7B915CBA" w14:textId="1B41507D" w:rsidR="009678B3" w:rsidRPr="009678B3" w:rsidRDefault="009678B3" w:rsidP="00C554E4">
      <w:pPr>
        <w:pStyle w:val="NormalWeb"/>
        <w:numPr>
          <w:ilvl w:val="0"/>
          <w:numId w:val="2"/>
        </w:numPr>
        <w:shd w:val="clear" w:color="auto" w:fill="FFFFFF"/>
        <w:spacing w:before="0" w:beforeAutospacing="0" w:after="0" w:afterAutospacing="0" w:line="480" w:lineRule="auto"/>
        <w:rPr>
          <w:color w:val="222222"/>
        </w:rPr>
      </w:pPr>
      <w:r w:rsidRPr="009678B3">
        <w:rPr>
          <w:bCs/>
          <w:color w:val="222222"/>
        </w:rPr>
        <w:t>Writing – Original Draft Preparation</w:t>
      </w:r>
      <w:r>
        <w:rPr>
          <w:bCs/>
          <w:color w:val="222222"/>
        </w:rPr>
        <w:t>:</w:t>
      </w:r>
      <w:r w:rsidRPr="009678B3">
        <w:rPr>
          <w:bCs/>
          <w:color w:val="222222"/>
        </w:rPr>
        <w:t xml:space="preserve"> ZG, </w:t>
      </w:r>
      <w:r>
        <w:rPr>
          <w:bCs/>
          <w:color w:val="222222"/>
        </w:rPr>
        <w:t>RPK, AOS, ART, KDG, RG, KMP, LRT, DK, PHB</w:t>
      </w:r>
    </w:p>
    <w:p w14:paraId="1EC9DA92" w14:textId="03B1ADFC"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t> </w:t>
      </w:r>
      <w:r w:rsidRPr="009678B3">
        <w:rPr>
          <w:i/>
          <w:iCs/>
          <w:color w:val="222222"/>
        </w:rPr>
        <w:t>Competing Interests</w:t>
      </w:r>
    </w:p>
    <w:p w14:paraId="014A4263" w14:textId="110AF65B" w:rsidR="00174431" w:rsidRPr="00174431" w:rsidRDefault="00174431" w:rsidP="00C554E4">
      <w:pPr>
        <w:pStyle w:val="NormalWeb"/>
        <w:shd w:val="clear" w:color="auto" w:fill="FFFFFF"/>
        <w:spacing w:before="0" w:beforeAutospacing="0" w:after="0" w:afterAutospacing="0" w:line="480" w:lineRule="auto"/>
        <w:ind w:firstLine="720"/>
        <w:rPr>
          <w:color w:val="222222"/>
        </w:rPr>
      </w:pPr>
      <w:r w:rsidRPr="00174431">
        <w:rPr>
          <w:color w:val="222222"/>
        </w:rPr>
        <w:t>The authors declare no competing interests</w:t>
      </w:r>
      <w:r w:rsidR="009678B3">
        <w:rPr>
          <w:color w:val="222222"/>
        </w:rPr>
        <w:t>.</w:t>
      </w:r>
    </w:p>
    <w:p w14:paraId="73C42293" w14:textId="62AA8EEB" w:rsidR="009678B3" w:rsidRPr="009678B3" w:rsidRDefault="00174431" w:rsidP="00C554E4">
      <w:pPr>
        <w:pStyle w:val="NormalWeb"/>
        <w:shd w:val="clear" w:color="auto" w:fill="FFFFFF"/>
        <w:spacing w:before="0" w:beforeAutospacing="0" w:after="0" w:afterAutospacing="0" w:line="480" w:lineRule="auto"/>
        <w:rPr>
          <w:i/>
          <w:iCs/>
          <w:color w:val="222222"/>
        </w:rPr>
      </w:pPr>
      <w:r w:rsidRPr="00174431">
        <w:rPr>
          <w:color w:val="222222"/>
        </w:rPr>
        <w:lastRenderedPageBreak/>
        <w:t> </w:t>
      </w:r>
      <w:r w:rsidRPr="009678B3">
        <w:rPr>
          <w:i/>
          <w:iCs/>
          <w:color w:val="222222"/>
        </w:rPr>
        <w:t>Data and Materials Availability</w:t>
      </w:r>
    </w:p>
    <w:p w14:paraId="46E4427E" w14:textId="7D5A5859" w:rsidR="004E2951" w:rsidRDefault="00174431" w:rsidP="00190316">
      <w:pPr>
        <w:pStyle w:val="NormalWeb"/>
        <w:shd w:val="clear" w:color="auto" w:fill="FFFFFF"/>
        <w:spacing w:before="0" w:beforeAutospacing="0" w:after="0" w:afterAutospacing="0" w:line="480" w:lineRule="auto"/>
        <w:ind w:firstLine="720"/>
        <w:rPr>
          <w:color w:val="222222"/>
        </w:rPr>
      </w:pPr>
      <w:r w:rsidRPr="00174431">
        <w:rPr>
          <w:color w:val="222222"/>
        </w:rPr>
        <w:t>All data needed to evaluate the conclusions in the paper are present in the paper and/or the Supplementary Materials</w:t>
      </w:r>
      <w:r w:rsidR="009678B3">
        <w:rPr>
          <w:color w:val="222222"/>
        </w:rPr>
        <w:t>.</w:t>
      </w:r>
      <w:r w:rsidR="00190316">
        <w:rPr>
          <w:color w:val="222222"/>
        </w:rPr>
        <w:t xml:space="preserve"> </w:t>
      </w:r>
      <w:r w:rsidR="00190316" w:rsidRPr="00190316">
        <w:rPr>
          <w:color w:val="222222"/>
        </w:rPr>
        <w:t>All data and code to conduct analyses and generate all figures are available on GitHub (https://github.com/zjgold/CalCOFI_eDNA) and associated Google Drive link (https://drive.google.com/drive/folders/12cU9mY_CWoro-x6Hgh_pgv_66zZEzm1h?usp=sharing) [will be replaced with a Dryad repository upon acceptance].</w:t>
      </w:r>
    </w:p>
    <w:p w14:paraId="0DFC5462" w14:textId="77777777" w:rsidR="00190316" w:rsidRPr="00FA2396" w:rsidRDefault="00190316" w:rsidP="00190316">
      <w:pPr>
        <w:pStyle w:val="NormalWeb"/>
        <w:shd w:val="clear" w:color="auto" w:fill="FFFFFF"/>
        <w:spacing w:before="0" w:beforeAutospacing="0" w:after="0" w:afterAutospacing="0" w:line="480" w:lineRule="auto"/>
        <w:ind w:firstLine="720"/>
      </w:pPr>
    </w:p>
    <w:p w14:paraId="057E8500" w14:textId="673073E4" w:rsidR="00B34894" w:rsidRPr="002F07E6" w:rsidRDefault="00B34894" w:rsidP="00C554E4">
      <w:pPr>
        <w:spacing w:line="480" w:lineRule="auto"/>
        <w:rPr>
          <w:rFonts w:ascii="Times New Roman" w:eastAsia="Times New Roman" w:hAnsi="Times New Roman" w:cs="Times New Roman"/>
          <w:b/>
          <w:bCs/>
          <w:sz w:val="28"/>
          <w:szCs w:val="28"/>
        </w:rPr>
      </w:pPr>
      <w:r w:rsidRPr="002F07E6">
        <w:rPr>
          <w:rFonts w:ascii="Times New Roman" w:eastAsia="Times New Roman" w:hAnsi="Times New Roman" w:cs="Times New Roman"/>
          <w:b/>
          <w:bCs/>
          <w:sz w:val="28"/>
          <w:szCs w:val="28"/>
        </w:rPr>
        <w:t>References</w:t>
      </w:r>
    </w:p>
    <w:bookmarkStart w:id="0" w:name="_gjdgxs" w:colFirst="0" w:colLast="0"/>
    <w:bookmarkEnd w:id="0"/>
    <w:p w14:paraId="27080ACE" w14:textId="14641924" w:rsidR="005120F5" w:rsidRPr="005120F5" w:rsidRDefault="004E2951" w:rsidP="005120F5">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5120F5" w:rsidRPr="005120F5">
        <w:rPr>
          <w:rFonts w:ascii="Times New Roman" w:hAnsi="Times New Roman" w:cs="Times New Roman"/>
          <w:noProof/>
        </w:rPr>
        <w:t xml:space="preserve">1. </w:t>
      </w:r>
      <w:r w:rsidR="005120F5" w:rsidRPr="005120F5">
        <w:rPr>
          <w:rFonts w:ascii="Times New Roman" w:hAnsi="Times New Roman" w:cs="Times New Roman"/>
          <w:noProof/>
        </w:rPr>
        <w:tab/>
        <w:t xml:space="preserve">E. C. J. Oliver, S. E. Perkins-Kirkpatrick, N. J. Holbrook, N. L. Bindoff, 9. Anthropogenic and natural influences on record 2016 marine heat waves. </w:t>
      </w:r>
      <w:r w:rsidR="005120F5" w:rsidRPr="005120F5">
        <w:rPr>
          <w:rFonts w:ascii="Times New Roman" w:hAnsi="Times New Roman" w:cs="Times New Roman"/>
          <w:i/>
          <w:iCs/>
          <w:noProof/>
        </w:rPr>
        <w:t>Bull. Am. Meteorol. Soc.</w:t>
      </w:r>
      <w:r w:rsidR="005120F5" w:rsidRPr="005120F5">
        <w:rPr>
          <w:rFonts w:ascii="Times New Roman" w:hAnsi="Times New Roman" w:cs="Times New Roman"/>
          <w:noProof/>
        </w:rPr>
        <w:t xml:space="preserve"> </w:t>
      </w:r>
      <w:r w:rsidR="005120F5" w:rsidRPr="005120F5">
        <w:rPr>
          <w:rFonts w:ascii="Times New Roman" w:hAnsi="Times New Roman" w:cs="Times New Roman"/>
          <w:b/>
          <w:bCs/>
          <w:noProof/>
        </w:rPr>
        <w:t>99</w:t>
      </w:r>
      <w:r w:rsidR="005120F5" w:rsidRPr="005120F5">
        <w:rPr>
          <w:rFonts w:ascii="Times New Roman" w:hAnsi="Times New Roman" w:cs="Times New Roman"/>
          <w:noProof/>
        </w:rPr>
        <w:t>, S44–S48 (2018).</w:t>
      </w:r>
    </w:p>
    <w:p w14:paraId="7A93517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 </w:t>
      </w:r>
      <w:r w:rsidRPr="005120F5">
        <w:rPr>
          <w:rFonts w:ascii="Times New Roman" w:hAnsi="Times New Roman" w:cs="Times New Roman"/>
          <w:noProof/>
        </w:rPr>
        <w:tab/>
        <w:t xml:space="preserve">T. L. Frölicher, C. Laufkötter, Emerging risks from marine heat wave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xml:space="preserve"> (2018), pp. 1–4.</w:t>
      </w:r>
    </w:p>
    <w:p w14:paraId="00A8F76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 </w:t>
      </w:r>
      <w:r w:rsidRPr="005120F5">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556</w:t>
      </w:r>
      <w:r w:rsidRPr="005120F5">
        <w:rPr>
          <w:rFonts w:ascii="Times New Roman" w:hAnsi="Times New Roman" w:cs="Times New Roman"/>
          <w:noProof/>
        </w:rPr>
        <w:t>, 492–496 (2018).</w:t>
      </w:r>
    </w:p>
    <w:p w14:paraId="6D290F9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 </w:t>
      </w:r>
      <w:r w:rsidRPr="005120F5">
        <w:rPr>
          <w:rFonts w:ascii="Times New Roman" w:hAnsi="Times New Roman" w:cs="Times New Roman"/>
          <w:noProof/>
        </w:rPr>
        <w:tab/>
        <w:t xml:space="preserve">L. Rogers-Bennett, C. A. Catton, Marine heat wave and multiple stressors tip bull kelp forest to sea urchin barren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9 (2019).</w:t>
      </w:r>
    </w:p>
    <w:p w14:paraId="5B485C3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 </w:t>
      </w:r>
      <w:r w:rsidRPr="005120F5">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w:t>
      </w:r>
      <w:r w:rsidRPr="005120F5">
        <w:rPr>
          <w:rFonts w:ascii="Times New Roman" w:hAnsi="Times New Roman" w:cs="Times New Roman"/>
          <w:noProof/>
        </w:rPr>
        <w:lastRenderedPageBreak/>
        <w:t xml:space="preserve">Northeast Pacific marine ecosystem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506–520 (2021).</w:t>
      </w:r>
    </w:p>
    <w:p w14:paraId="020684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 </w:t>
      </w:r>
      <w:r w:rsidRPr="005120F5">
        <w:rPr>
          <w:rFonts w:ascii="Times New Roman" w:hAnsi="Times New Roman" w:cs="Times New Roman"/>
          <w:noProof/>
        </w:rPr>
        <w:tab/>
        <w:t xml:space="preserve">W. W. L. Cheung, T. L. Frölicher, Marine heatwaves exacerbate climate change impacts for fisheries in the northeast Pacific.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10 (2020).</w:t>
      </w:r>
    </w:p>
    <w:p w14:paraId="4F07607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 </w:t>
      </w:r>
      <w:r w:rsidRPr="005120F5">
        <w:rPr>
          <w:rFonts w:ascii="Times New Roman" w:hAnsi="Times New Roman" w:cs="Times New Roman"/>
          <w:noProof/>
        </w:rPr>
        <w:tab/>
        <w:t xml:space="preserve">M. L. Pinsky, R. L. Selden, Z. J. Kitchel, Climate-Driven Shifts in Marine Species Ranges: Scaling from Organisms to Communities.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12</w:t>
      </w:r>
      <w:r w:rsidRPr="005120F5">
        <w:rPr>
          <w:rFonts w:ascii="Times New Roman" w:hAnsi="Times New Roman" w:cs="Times New Roman"/>
          <w:noProof/>
        </w:rPr>
        <w:t>, 153–179 (2020).</w:t>
      </w:r>
    </w:p>
    <w:p w14:paraId="690BB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 </w:t>
      </w:r>
      <w:r w:rsidRPr="005120F5">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5120F5">
        <w:rPr>
          <w:rFonts w:ascii="Times New Roman" w:hAnsi="Times New Roman" w:cs="Times New Roman"/>
          <w:i/>
          <w:iCs/>
          <w:noProof/>
        </w:rPr>
        <w:t>Divers. Distrib.</w:t>
      </w:r>
      <w:r w:rsidRPr="005120F5">
        <w:rPr>
          <w:rFonts w:ascii="Times New Roman" w:hAnsi="Times New Roman" w:cs="Times New Roman"/>
          <w:noProof/>
        </w:rPr>
        <w:t xml:space="preserve"> </w:t>
      </w:r>
      <w:r w:rsidRPr="005120F5">
        <w:rPr>
          <w:rFonts w:ascii="Times New Roman" w:hAnsi="Times New Roman" w:cs="Times New Roman"/>
          <w:b/>
          <w:bCs/>
          <w:noProof/>
        </w:rPr>
        <w:t>25</w:t>
      </w:r>
      <w:r w:rsidRPr="005120F5">
        <w:rPr>
          <w:rFonts w:ascii="Times New Roman" w:hAnsi="Times New Roman" w:cs="Times New Roman"/>
          <w:noProof/>
        </w:rPr>
        <w:t>, 626–643 (2019).</w:t>
      </w:r>
    </w:p>
    <w:p w14:paraId="0291368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 </w:t>
      </w:r>
      <w:r w:rsidRPr="005120F5">
        <w:rPr>
          <w:rFonts w:ascii="Times New Roman" w:hAnsi="Times New Roman" w:cs="Times New Roman"/>
          <w:noProof/>
        </w:rPr>
        <w:tab/>
        <w:t xml:space="preserve">D. M. Checkley, R. G. Asch, R. R. Rykaczewski, Climate, Anchovy, and Sardine. </w:t>
      </w:r>
      <w:r w:rsidRPr="005120F5">
        <w:rPr>
          <w:rFonts w:ascii="Times New Roman" w:hAnsi="Times New Roman" w:cs="Times New Roman"/>
          <w:i/>
          <w:iCs/>
          <w:noProof/>
        </w:rPr>
        <w:t>Ann. Rev. Mar. Sci.</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469–493 (2017).</w:t>
      </w:r>
    </w:p>
    <w:p w14:paraId="17E540E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 </w:t>
      </w:r>
      <w:r w:rsidRPr="005120F5">
        <w:rPr>
          <w:rFonts w:ascii="Times New Roman" w:hAnsi="Times New Roman" w:cs="Times New Roman"/>
          <w:noProof/>
        </w:rPr>
        <w:tab/>
        <w:t xml:space="preserve">F. P. Chavez, J. Ryan, S. E. Lluch-Cota, C. M. Ñiquen, Climate: From anchovies to sardines and back: Multidecadal change in the Pacific Ocean.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299</w:t>
      </w:r>
      <w:r w:rsidRPr="005120F5">
        <w:rPr>
          <w:rFonts w:ascii="Times New Roman" w:hAnsi="Times New Roman" w:cs="Times New Roman"/>
          <w:noProof/>
        </w:rPr>
        <w:t>, 217–221 (2003).</w:t>
      </w:r>
    </w:p>
    <w:p w14:paraId="50F83E7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1. </w:t>
      </w:r>
      <w:r w:rsidRPr="005120F5">
        <w:rPr>
          <w:rFonts w:ascii="Times New Roman" w:hAnsi="Times New Roman" w:cs="Times New Roman"/>
          <w:noProof/>
        </w:rPr>
        <w:tab/>
        <w:t xml:space="preserve">M. Lindegren, D. M. Checkley, T. Rouyer, A. D. MacCall, N. C. Stenseth, Climate, fishing, and fluctuations of sardine and anchovy in the California Current.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0</w:t>
      </w:r>
      <w:r w:rsidRPr="005120F5">
        <w:rPr>
          <w:rFonts w:ascii="Times New Roman" w:hAnsi="Times New Roman" w:cs="Times New Roman"/>
          <w:noProof/>
        </w:rPr>
        <w:t>, 13672–13677 (2013).</w:t>
      </w:r>
    </w:p>
    <w:p w14:paraId="5E81CD9F" w14:textId="4CAEE6A8"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2. </w:t>
      </w:r>
      <w:r w:rsidRPr="005120F5">
        <w:rPr>
          <w:rFonts w:ascii="Times New Roman" w:hAnsi="Times New Roman" w:cs="Times New Roman"/>
          <w:noProof/>
        </w:rPr>
        <w:tab/>
        <w:t xml:space="preserve">N. D. </w:t>
      </w:r>
      <w:r w:rsidR="0007148C">
        <w:rPr>
          <w:rFonts w:ascii="Times New Roman" w:hAnsi="Times New Roman" w:cs="Times New Roman"/>
          <w:noProof/>
        </w:rPr>
        <w:t xml:space="preserve"> </w:t>
      </w:r>
      <w:r w:rsidRPr="005120F5">
        <w:rPr>
          <w:rFonts w:ascii="Times New Roman" w:hAnsi="Times New Roman" w:cs="Times New Roman"/>
          <w:noProof/>
        </w:rPr>
        <w:t xml:space="preserve">, E. Drenkard, A. R. Thompson, E. D. Weber, D. Wilson-Vandenberg, S. McClatchie, J. A. Koslow, B. X. Semmens, Bridging From Monitoring to Solutions-Based Thinking: Lessons From CalCOFI for Understanding and Adapting to Marine Climate Change Impacts. </w:t>
      </w:r>
      <w:r w:rsidRPr="005120F5">
        <w:rPr>
          <w:rFonts w:ascii="Times New Roman" w:hAnsi="Times New Roman" w:cs="Times New Roman"/>
          <w:i/>
          <w:iCs/>
          <w:noProof/>
        </w:rPr>
        <w:t>Front. Mar. Sci.</w:t>
      </w:r>
      <w:r w:rsidRPr="005120F5">
        <w:rPr>
          <w:rFonts w:ascii="Times New Roman" w:hAnsi="Times New Roman" w:cs="Times New Roman"/>
          <w:noProof/>
        </w:rPr>
        <w:t xml:space="preserve"> </w:t>
      </w:r>
      <w:r w:rsidRPr="005120F5">
        <w:rPr>
          <w:rFonts w:ascii="Times New Roman" w:hAnsi="Times New Roman" w:cs="Times New Roman"/>
          <w:b/>
          <w:bCs/>
          <w:noProof/>
        </w:rPr>
        <w:t>6</w:t>
      </w:r>
      <w:r w:rsidRPr="005120F5">
        <w:rPr>
          <w:rFonts w:ascii="Times New Roman" w:hAnsi="Times New Roman" w:cs="Times New Roman"/>
          <w:noProof/>
        </w:rPr>
        <w:t>, 695 (2019).</w:t>
      </w:r>
    </w:p>
    <w:p w14:paraId="34BA3DE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3. </w:t>
      </w:r>
      <w:r w:rsidRPr="005120F5">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5120F5">
        <w:rPr>
          <w:rFonts w:ascii="Times New Roman" w:hAnsi="Times New Roman" w:cs="Times New Roman"/>
          <w:i/>
          <w:iCs/>
          <w:noProof/>
        </w:rPr>
        <w:t xml:space="preserve">Deep. Res. Part II Top. Stud. </w:t>
      </w:r>
      <w:r w:rsidRPr="005120F5">
        <w:rPr>
          <w:rFonts w:ascii="Times New Roman" w:hAnsi="Times New Roman" w:cs="Times New Roman"/>
          <w:i/>
          <w:iCs/>
          <w:noProof/>
        </w:rPr>
        <w:lastRenderedPageBreak/>
        <w:t>Oceanogr.</w:t>
      </w:r>
      <w:r w:rsidRPr="005120F5">
        <w:rPr>
          <w:rFonts w:ascii="Times New Roman" w:hAnsi="Times New Roman" w:cs="Times New Roman"/>
          <w:noProof/>
        </w:rPr>
        <w:t xml:space="preserve"> </w:t>
      </w:r>
      <w:r w:rsidRPr="005120F5">
        <w:rPr>
          <w:rFonts w:ascii="Times New Roman" w:hAnsi="Times New Roman" w:cs="Times New Roman"/>
          <w:b/>
          <w:bCs/>
          <w:noProof/>
        </w:rPr>
        <w:t>50</w:t>
      </w:r>
      <w:r w:rsidRPr="005120F5">
        <w:rPr>
          <w:rFonts w:ascii="Times New Roman" w:hAnsi="Times New Roman" w:cs="Times New Roman"/>
          <w:noProof/>
        </w:rPr>
        <w:t>, 2519–2536 (2003).</w:t>
      </w:r>
    </w:p>
    <w:p w14:paraId="67E5AB6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4. </w:t>
      </w:r>
      <w:r w:rsidRPr="005120F5">
        <w:rPr>
          <w:rFonts w:ascii="Times New Roman" w:hAnsi="Times New Roman" w:cs="Times New Roman"/>
          <w:noProof/>
        </w:rPr>
        <w:tab/>
        <w:t xml:space="preserve">C. H. Hsieh, C. S. Reiss, J. R. Hunter, J. R. Beddington, R. M. May, G. Sugihara, Fishing elevates variability in the abundance of exploited species. </w:t>
      </w:r>
      <w:r w:rsidRPr="005120F5">
        <w:rPr>
          <w:rFonts w:ascii="Times New Roman" w:hAnsi="Times New Roman" w:cs="Times New Roman"/>
          <w:i/>
          <w:iCs/>
          <w:noProof/>
        </w:rPr>
        <w:t>Nature</w:t>
      </w:r>
      <w:r w:rsidRPr="005120F5">
        <w:rPr>
          <w:rFonts w:ascii="Times New Roman" w:hAnsi="Times New Roman" w:cs="Times New Roman"/>
          <w:noProof/>
        </w:rPr>
        <w:t xml:space="preserve">. </w:t>
      </w:r>
      <w:r w:rsidRPr="005120F5">
        <w:rPr>
          <w:rFonts w:ascii="Times New Roman" w:hAnsi="Times New Roman" w:cs="Times New Roman"/>
          <w:b/>
          <w:bCs/>
          <w:noProof/>
        </w:rPr>
        <w:t>443</w:t>
      </w:r>
      <w:r w:rsidRPr="005120F5">
        <w:rPr>
          <w:rFonts w:ascii="Times New Roman" w:hAnsi="Times New Roman" w:cs="Times New Roman"/>
          <w:noProof/>
        </w:rPr>
        <w:t>, 859–862 (2006).</w:t>
      </w:r>
    </w:p>
    <w:p w14:paraId="70ED31C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5. </w:t>
      </w:r>
      <w:r w:rsidRPr="005120F5">
        <w:rPr>
          <w:rFonts w:ascii="Times New Roman" w:hAnsi="Times New Roman" w:cs="Times New Roman"/>
          <w:noProof/>
        </w:rPr>
        <w:tab/>
        <w:t xml:space="preserve">A. R. Thompson, W. Watson, S. McClatchie, E. D. Weber, Multi-scale sampling to evaluate assemblage dynamics in an oceanic marine reserve.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7</w:t>
      </w:r>
      <w:r w:rsidRPr="005120F5">
        <w:rPr>
          <w:rFonts w:ascii="Times New Roman" w:hAnsi="Times New Roman" w:cs="Times New Roman"/>
          <w:noProof/>
        </w:rPr>
        <w:t>, e33131 (2012).</w:t>
      </w:r>
    </w:p>
    <w:p w14:paraId="569BBBA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6. </w:t>
      </w:r>
      <w:r w:rsidRPr="005120F5">
        <w:rPr>
          <w:rFonts w:ascii="Times New Roman" w:hAnsi="Times New Roman" w:cs="Times New Roman"/>
          <w:noProof/>
        </w:rPr>
        <w:tab/>
        <w:t xml:space="preserve">H. G. Moser  P.E. Smith, and L.E. Eber, Larval fish assemblages in the California Current region, 1954-1960, a period of dynamic environmental change. </w:t>
      </w:r>
      <w:r w:rsidRPr="005120F5">
        <w:rPr>
          <w:rFonts w:ascii="Times New Roman" w:hAnsi="Times New Roman" w:cs="Times New Roman"/>
          <w:i/>
          <w:iCs/>
          <w:noProof/>
        </w:rPr>
        <w:t>CalCOFI Rep.</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97–127 (1987).</w:t>
      </w:r>
    </w:p>
    <w:p w14:paraId="2F7B6C4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7. </w:t>
      </w:r>
      <w:r w:rsidRPr="005120F5">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5120F5">
        <w:rPr>
          <w:rFonts w:ascii="Times New Roman" w:hAnsi="Times New Roman" w:cs="Times New Roman"/>
          <w:i/>
          <w:iCs/>
          <w:noProof/>
        </w:rPr>
        <w:t>Calif. Coop. Ocean. Fish. Investig. Atlas</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1–166 (2001).</w:t>
      </w:r>
    </w:p>
    <w:p w14:paraId="2CF4F15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8. </w:t>
      </w:r>
      <w:r w:rsidRPr="005120F5">
        <w:rPr>
          <w:rFonts w:ascii="Times New Roman" w:hAnsi="Times New Roman" w:cs="Times New Roman"/>
          <w:noProof/>
        </w:rPr>
        <w:tab/>
        <w:t xml:space="preserve">M. A. Snyder, L. C. Sloan, N. S. Diffenbaugh, J. L. Bell, Future climate change and upwelling in the California Current.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0</w:t>
      </w:r>
      <w:r w:rsidRPr="005120F5">
        <w:rPr>
          <w:rFonts w:ascii="Times New Roman" w:hAnsi="Times New Roman" w:cs="Times New Roman"/>
          <w:noProof/>
        </w:rPr>
        <w:t>, 1823 (2003).</w:t>
      </w:r>
    </w:p>
    <w:p w14:paraId="4BDBC73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9. </w:t>
      </w:r>
      <w:r w:rsidRPr="005120F5">
        <w:rPr>
          <w:rFonts w:ascii="Times New Roman" w:hAnsi="Times New Roman" w:cs="Times New Roman"/>
          <w:noProof/>
        </w:rPr>
        <w:tab/>
        <w:t xml:space="preserve">R. G. Asch, Climate change and decadal shifts in the phenology of larval fishes in the California Current ecosystem.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2</w:t>
      </w:r>
      <w:r w:rsidRPr="005120F5">
        <w:rPr>
          <w:rFonts w:ascii="Times New Roman" w:hAnsi="Times New Roman" w:cs="Times New Roman"/>
          <w:noProof/>
        </w:rPr>
        <w:t>, E4065–E4074 (2015).</w:t>
      </w:r>
    </w:p>
    <w:p w14:paraId="4976415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0. </w:t>
      </w:r>
      <w:r w:rsidRPr="005120F5">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1766–1785 (2022).</w:t>
      </w:r>
    </w:p>
    <w:p w14:paraId="58B4FDC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1. </w:t>
      </w:r>
      <w:r w:rsidRPr="005120F5">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4</w:t>
      </w:r>
      <w:r w:rsidRPr="005120F5">
        <w:rPr>
          <w:rFonts w:ascii="Times New Roman" w:hAnsi="Times New Roman" w:cs="Times New Roman"/>
          <w:noProof/>
        </w:rPr>
        <w:t>, 170639 (2017).</w:t>
      </w:r>
    </w:p>
    <w:p w14:paraId="327848A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2. </w:t>
      </w:r>
      <w:r w:rsidRPr="005120F5">
        <w:rPr>
          <w:rFonts w:ascii="Times New Roman" w:hAnsi="Times New Roman" w:cs="Times New Roman"/>
          <w:noProof/>
        </w:rPr>
        <w:tab/>
        <w:t xml:space="preserve">Z. Gold, E. E. Curd, K. D. Goodwin, E. S. Choi, B. W. Frable, A. R. Thompson, H. J. </w:t>
      </w:r>
      <w:r w:rsidRPr="005120F5">
        <w:rPr>
          <w:rFonts w:ascii="Times New Roman" w:hAnsi="Times New Roman" w:cs="Times New Roman"/>
          <w:noProof/>
        </w:rPr>
        <w:lastRenderedPageBreak/>
        <w:t xml:space="preserve">Walker, R. S. Burton, D. Kacev, L. D. Martz, P. H. Barber, Improving metabarcoding taxonomic assignment: A case study of fishes in a large marine ecosystem. </w:t>
      </w:r>
      <w:r w:rsidRPr="005120F5">
        <w:rPr>
          <w:rFonts w:ascii="Times New Roman" w:hAnsi="Times New Roman" w:cs="Times New Roman"/>
          <w:i/>
          <w:iCs/>
          <w:noProof/>
        </w:rPr>
        <w:t>Mol. Ecol. Resour.</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2546–2564 (2021).</w:t>
      </w:r>
    </w:p>
    <w:p w14:paraId="4B872F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3. </w:t>
      </w:r>
      <w:r w:rsidRPr="005120F5">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5120F5">
        <w:rPr>
          <w:rFonts w:ascii="Times New Roman" w:hAnsi="Times New Roman" w:cs="Times New Roman"/>
          <w:i/>
          <w:iCs/>
          <w:noProof/>
        </w:rPr>
        <w:t>Fish. Sci.</w:t>
      </w:r>
      <w:r w:rsidRPr="005120F5">
        <w:rPr>
          <w:rFonts w:ascii="Times New Roman" w:hAnsi="Times New Roman" w:cs="Times New Roman"/>
          <w:noProof/>
        </w:rPr>
        <w:t xml:space="preserve"> </w:t>
      </w:r>
      <w:r w:rsidRPr="005120F5">
        <w:rPr>
          <w:rFonts w:ascii="Times New Roman" w:hAnsi="Times New Roman" w:cs="Times New Roman"/>
          <w:b/>
          <w:bCs/>
          <w:noProof/>
        </w:rPr>
        <w:t>86</w:t>
      </w:r>
      <w:r w:rsidRPr="005120F5">
        <w:rPr>
          <w:rFonts w:ascii="Times New Roman" w:hAnsi="Times New Roman" w:cs="Times New Roman"/>
          <w:noProof/>
        </w:rPr>
        <w:t>, 939–970 (2020).</w:t>
      </w:r>
    </w:p>
    <w:p w14:paraId="1C256C3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4. </w:t>
      </w:r>
      <w:r w:rsidRPr="005120F5">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5120F5">
        <w:rPr>
          <w:rFonts w:ascii="Times New Roman" w:hAnsi="Times New Roman" w:cs="Times New Roman"/>
          <w:i/>
          <w:iCs/>
          <w:noProof/>
        </w:rPr>
        <w:t>Bull. Am. Meteorol. Soc.</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S27–S33 (2018).</w:t>
      </w:r>
    </w:p>
    <w:p w14:paraId="62B4D63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5. </w:t>
      </w:r>
      <w:r w:rsidRPr="005120F5">
        <w:rPr>
          <w:rFonts w:ascii="Times New Roman" w:hAnsi="Times New Roman" w:cs="Times New Roman"/>
          <w:noProof/>
        </w:rPr>
        <w:tab/>
        <w:t xml:space="preserve">C. A. Morgan, B. R. Beckman, L. A. Weitkamp, K. L. Fresh, Recent Ecosystem Disturbance in the Northern California Current. </w:t>
      </w:r>
      <w:r w:rsidRPr="005120F5">
        <w:rPr>
          <w:rFonts w:ascii="Times New Roman" w:hAnsi="Times New Roman" w:cs="Times New Roman"/>
          <w:i/>
          <w:iCs/>
          <w:noProof/>
        </w:rPr>
        <w:t>Fisheries</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465–474 (2019).</w:t>
      </w:r>
    </w:p>
    <w:p w14:paraId="4E8BC9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6. </w:t>
      </w:r>
      <w:r w:rsidRPr="005120F5">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44</w:t>
      </w:r>
      <w:r w:rsidRPr="005120F5">
        <w:rPr>
          <w:rFonts w:ascii="Times New Roman" w:hAnsi="Times New Roman" w:cs="Times New Roman"/>
          <w:noProof/>
        </w:rPr>
        <w:t>, 312–319 (2017).</w:t>
      </w:r>
    </w:p>
    <w:p w14:paraId="63C6260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7. </w:t>
      </w:r>
      <w:r w:rsidRPr="005120F5">
        <w:rPr>
          <w:rFonts w:ascii="Times New Roman" w:hAnsi="Times New Roman" w:cs="Times New Roman"/>
          <w:noProof/>
        </w:rPr>
        <w:tab/>
        <w:t xml:space="preserve">A. S. Ren, D. L. Rudnick, Temperature and salinity extremes from 2014-2019 in the California Current System and its source waters. </w:t>
      </w:r>
      <w:r w:rsidRPr="005120F5">
        <w:rPr>
          <w:rFonts w:ascii="Times New Roman" w:hAnsi="Times New Roman" w:cs="Times New Roman"/>
          <w:i/>
          <w:iCs/>
          <w:noProof/>
        </w:rPr>
        <w:t>Commun. Earth Envir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9 (2021).</w:t>
      </w:r>
    </w:p>
    <w:p w14:paraId="43ACDAD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8. </w:t>
      </w:r>
      <w:r w:rsidRPr="005120F5">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5120F5">
        <w:rPr>
          <w:rFonts w:ascii="Times New Roman" w:hAnsi="Times New Roman" w:cs="Times New Roman"/>
          <w:i/>
          <w:iCs/>
          <w:noProof/>
        </w:rPr>
        <w:t>Can. J. Fish. Aquat. Sci.</w:t>
      </w:r>
      <w:r w:rsidRPr="005120F5">
        <w:rPr>
          <w:rFonts w:ascii="Times New Roman" w:hAnsi="Times New Roman" w:cs="Times New Roman"/>
          <w:noProof/>
        </w:rPr>
        <w:t xml:space="preserve"> </w:t>
      </w:r>
      <w:r w:rsidRPr="005120F5">
        <w:rPr>
          <w:rFonts w:ascii="Times New Roman" w:hAnsi="Times New Roman" w:cs="Times New Roman"/>
          <w:b/>
          <w:bCs/>
          <w:noProof/>
        </w:rPr>
        <w:t>76</w:t>
      </w:r>
      <w:r w:rsidRPr="005120F5">
        <w:rPr>
          <w:rFonts w:ascii="Times New Roman" w:hAnsi="Times New Roman" w:cs="Times New Roman"/>
          <w:noProof/>
        </w:rPr>
        <w:t>, 950–960 (2019).</w:t>
      </w:r>
    </w:p>
    <w:p w14:paraId="59553CB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29.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w:t>
      </w:r>
      <w:r w:rsidRPr="005120F5">
        <w:rPr>
          <w:rFonts w:ascii="Times New Roman" w:hAnsi="Times New Roman" w:cs="Times New Roman"/>
          <w:noProof/>
        </w:rPr>
        <w:lastRenderedPageBreak/>
        <w:t xml:space="preserve">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3606BF3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0. </w:t>
      </w:r>
      <w:r w:rsidRPr="005120F5">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1469–1475 (2019).</w:t>
      </w:r>
    </w:p>
    <w:p w14:paraId="3BE2D4E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1. </w:t>
      </w:r>
      <w:r w:rsidRPr="005120F5">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5120F5">
        <w:rPr>
          <w:rFonts w:ascii="Times New Roman" w:hAnsi="Times New Roman" w:cs="Times New Roman"/>
          <w:i/>
          <w:iCs/>
          <w:noProof/>
        </w:rPr>
        <w:t>Proc. R. Soc. B Biol. Sci.</w:t>
      </w:r>
      <w:r w:rsidRPr="005120F5">
        <w:rPr>
          <w:rFonts w:ascii="Times New Roman" w:hAnsi="Times New Roman" w:cs="Times New Roman"/>
          <w:noProof/>
        </w:rPr>
        <w:t xml:space="preserve"> </w:t>
      </w:r>
      <w:r w:rsidRPr="005120F5">
        <w:rPr>
          <w:rFonts w:ascii="Times New Roman" w:hAnsi="Times New Roman" w:cs="Times New Roman"/>
          <w:b/>
          <w:bCs/>
          <w:noProof/>
        </w:rPr>
        <w:t>287</w:t>
      </w:r>
      <w:r w:rsidRPr="005120F5">
        <w:rPr>
          <w:rFonts w:ascii="Times New Roman" w:hAnsi="Times New Roman" w:cs="Times New Roman"/>
          <w:noProof/>
        </w:rPr>
        <w:t>, 20202424 (2020).</w:t>
      </w:r>
    </w:p>
    <w:p w14:paraId="080DC08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2. </w:t>
      </w:r>
      <w:r w:rsidRPr="005120F5">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7</w:t>
      </w:r>
      <w:r w:rsidRPr="005120F5">
        <w:rPr>
          <w:rFonts w:ascii="Times New Roman" w:hAnsi="Times New Roman" w:cs="Times New Roman"/>
          <w:noProof/>
        </w:rPr>
        <w:t>, 486–499 (2020).</w:t>
      </w:r>
    </w:p>
    <w:p w14:paraId="129F365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3. </w:t>
      </w:r>
      <w:r w:rsidRPr="005120F5">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5120F5">
        <w:rPr>
          <w:rFonts w:ascii="Times New Roman" w:hAnsi="Times New Roman" w:cs="Times New Roman"/>
          <w:i/>
          <w:iCs/>
          <w:noProof/>
        </w:rPr>
        <w:t>Calif. Coop. Ocean. Fish. Investig. Rep.</w:t>
      </w:r>
      <w:r w:rsidRPr="005120F5">
        <w:rPr>
          <w:rFonts w:ascii="Times New Roman" w:hAnsi="Times New Roman" w:cs="Times New Roman"/>
          <w:noProof/>
        </w:rPr>
        <w:t xml:space="preserve"> </w:t>
      </w:r>
      <w:r w:rsidRPr="005120F5">
        <w:rPr>
          <w:rFonts w:ascii="Times New Roman" w:hAnsi="Times New Roman" w:cs="Times New Roman"/>
          <w:b/>
          <w:bCs/>
          <w:noProof/>
        </w:rPr>
        <w:t>60</w:t>
      </w:r>
      <w:r w:rsidRPr="005120F5">
        <w:rPr>
          <w:rFonts w:ascii="Times New Roman" w:hAnsi="Times New Roman" w:cs="Times New Roman"/>
          <w:noProof/>
        </w:rPr>
        <w:t>, 1–60 (2019).</w:t>
      </w:r>
    </w:p>
    <w:p w14:paraId="00F445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4. </w:t>
      </w:r>
      <w:r w:rsidRPr="005120F5">
        <w:rPr>
          <w:rFonts w:ascii="Times New Roman" w:hAnsi="Times New Roman" w:cs="Times New Roman"/>
          <w:noProof/>
        </w:rPr>
        <w:tab/>
        <w:t xml:space="preserve">R. H. Parrish, D. L. Mallicoate, R. A. Klingbeil, Age dependent fecundity, number of spawninge per year, sex ratio, and maturation stages in northern anchovy, Engraulis </w:t>
      </w:r>
      <w:r w:rsidRPr="005120F5">
        <w:rPr>
          <w:rFonts w:ascii="Times New Roman" w:hAnsi="Times New Roman" w:cs="Times New Roman"/>
          <w:noProof/>
        </w:rPr>
        <w:lastRenderedPageBreak/>
        <w:t xml:space="preserve">mordax. </w:t>
      </w:r>
      <w:r w:rsidRPr="005120F5">
        <w:rPr>
          <w:rFonts w:ascii="Times New Roman" w:hAnsi="Times New Roman" w:cs="Times New Roman"/>
          <w:i/>
          <w:iCs/>
          <w:noProof/>
        </w:rPr>
        <w:t>Fish. Bull.</w:t>
      </w:r>
      <w:r w:rsidRPr="005120F5">
        <w:rPr>
          <w:rFonts w:ascii="Times New Roman" w:hAnsi="Times New Roman" w:cs="Times New Roman"/>
          <w:noProof/>
        </w:rPr>
        <w:t xml:space="preserve"> </w:t>
      </w:r>
      <w:r w:rsidRPr="005120F5">
        <w:rPr>
          <w:rFonts w:ascii="Times New Roman" w:hAnsi="Times New Roman" w:cs="Times New Roman"/>
          <w:b/>
          <w:bCs/>
          <w:noProof/>
        </w:rPr>
        <w:t>84</w:t>
      </w:r>
      <w:r w:rsidRPr="005120F5">
        <w:rPr>
          <w:rFonts w:ascii="Times New Roman" w:hAnsi="Times New Roman" w:cs="Times New Roman"/>
          <w:noProof/>
        </w:rPr>
        <w:t>, 503–517 (1986).</w:t>
      </w:r>
    </w:p>
    <w:p w14:paraId="36184BA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5. </w:t>
      </w:r>
      <w:r w:rsidRPr="005120F5">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5120F5">
        <w:rPr>
          <w:rFonts w:ascii="Times New Roman" w:hAnsi="Times New Roman" w:cs="Times New Roman"/>
          <w:i/>
          <w:iCs/>
          <w:noProof/>
        </w:rPr>
        <w:t>Front. Mar. Sci.</w:t>
      </w:r>
      <w:r w:rsidRPr="005120F5">
        <w:rPr>
          <w:rFonts w:ascii="Times New Roman" w:hAnsi="Times New Roman" w:cs="Times New Roman"/>
          <w:noProof/>
        </w:rPr>
        <w:t>, 1081 (2021).</w:t>
      </w:r>
    </w:p>
    <w:p w14:paraId="5D1C06F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6. </w:t>
      </w:r>
      <w:r w:rsidRPr="005120F5">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3</w:t>
      </w:r>
      <w:r w:rsidRPr="005120F5">
        <w:rPr>
          <w:rFonts w:ascii="Times New Roman" w:hAnsi="Times New Roman" w:cs="Times New Roman"/>
          <w:noProof/>
        </w:rPr>
        <w:t>, 13791–13796 (2016).</w:t>
      </w:r>
    </w:p>
    <w:p w14:paraId="1743EB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7. </w:t>
      </w:r>
      <w:r w:rsidRPr="005120F5">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5120F5">
        <w:rPr>
          <w:rFonts w:ascii="Times New Roman" w:hAnsi="Times New Roman" w:cs="Times New Roman"/>
          <w:i/>
          <w:iCs/>
          <w:noProof/>
        </w:rPr>
        <w:t>Proc. Natl. Acad. Sci. U. S. A.</w:t>
      </w:r>
      <w:r w:rsidRPr="005120F5">
        <w:rPr>
          <w:rFonts w:ascii="Times New Roman" w:hAnsi="Times New Roman" w:cs="Times New Roman"/>
          <w:noProof/>
        </w:rPr>
        <w:t xml:space="preserve"> </w:t>
      </w:r>
      <w:r w:rsidRPr="005120F5">
        <w:rPr>
          <w:rFonts w:ascii="Times New Roman" w:hAnsi="Times New Roman" w:cs="Times New Roman"/>
          <w:b/>
          <w:bCs/>
          <w:noProof/>
        </w:rPr>
        <w:t>118</w:t>
      </w:r>
      <w:r w:rsidRPr="005120F5">
        <w:rPr>
          <w:rFonts w:ascii="Times New Roman" w:hAnsi="Times New Roman" w:cs="Times New Roman"/>
          <w:noProof/>
        </w:rPr>
        <w:t xml:space="preserve"> (2021), doi:10.1073/pnas.2015094118.</w:t>
      </w:r>
    </w:p>
    <w:p w14:paraId="23BCC86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8. </w:t>
      </w:r>
      <w:r w:rsidRPr="005120F5">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5</w:t>
      </w:r>
      <w:r w:rsidRPr="005120F5">
        <w:rPr>
          <w:rFonts w:ascii="Times New Roman" w:hAnsi="Times New Roman" w:cs="Times New Roman"/>
          <w:noProof/>
        </w:rPr>
        <w:t>, 215–228 (2019).</w:t>
      </w:r>
    </w:p>
    <w:p w14:paraId="1C6174C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39. </w:t>
      </w:r>
      <w:r w:rsidRPr="005120F5">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5120F5">
        <w:rPr>
          <w:rFonts w:ascii="Times New Roman" w:hAnsi="Times New Roman" w:cs="Times New Roman"/>
          <w:i/>
          <w:iCs/>
          <w:noProof/>
        </w:rPr>
        <w:t>Nat. Commun.</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2 (2020).</w:t>
      </w:r>
    </w:p>
    <w:p w14:paraId="61C8FFA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40. </w:t>
      </w:r>
      <w:r w:rsidRPr="005120F5">
        <w:rPr>
          <w:rFonts w:ascii="Times New Roman" w:hAnsi="Times New Roman" w:cs="Times New Roman"/>
          <w:noProof/>
        </w:rPr>
        <w:tab/>
        <w:t xml:space="preserve">H. Robinson, J. Thayer, W. J. Sydeman, M. Weise, Changes in California sea lion diet during a period of substantial climate variability. </w:t>
      </w:r>
      <w:r w:rsidRPr="005120F5">
        <w:rPr>
          <w:rFonts w:ascii="Times New Roman" w:hAnsi="Times New Roman" w:cs="Times New Roman"/>
          <w:i/>
          <w:iCs/>
          <w:noProof/>
        </w:rPr>
        <w:t>Mar. Biol.</w:t>
      </w:r>
      <w:r w:rsidRPr="005120F5">
        <w:rPr>
          <w:rFonts w:ascii="Times New Roman" w:hAnsi="Times New Roman" w:cs="Times New Roman"/>
          <w:noProof/>
        </w:rPr>
        <w:t xml:space="preserve"> </w:t>
      </w:r>
      <w:r w:rsidRPr="005120F5">
        <w:rPr>
          <w:rFonts w:ascii="Times New Roman" w:hAnsi="Times New Roman" w:cs="Times New Roman"/>
          <w:b/>
          <w:bCs/>
          <w:noProof/>
        </w:rPr>
        <w:t>165</w:t>
      </w:r>
      <w:r w:rsidRPr="005120F5">
        <w:rPr>
          <w:rFonts w:ascii="Times New Roman" w:hAnsi="Times New Roman" w:cs="Times New Roman"/>
          <w:noProof/>
        </w:rPr>
        <w:t>, 1–12 (2018).</w:t>
      </w:r>
    </w:p>
    <w:p w14:paraId="7705A1C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1. </w:t>
      </w:r>
      <w:r w:rsidRPr="005120F5">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26087 (2020).</w:t>
      </w:r>
    </w:p>
    <w:p w14:paraId="2E1D55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2. </w:t>
      </w:r>
      <w:r w:rsidRPr="005120F5">
        <w:rPr>
          <w:rFonts w:ascii="Times New Roman" w:hAnsi="Times New Roman" w:cs="Times New Roman"/>
          <w:noProof/>
        </w:rPr>
        <w:tab/>
        <w:t xml:space="preserve">S. McClatchie, Sardine biomass is poorly correlated with the Pacific Decadal Oscillation off California. </w:t>
      </w:r>
      <w:r w:rsidRPr="005120F5">
        <w:rPr>
          <w:rFonts w:ascii="Times New Roman" w:hAnsi="Times New Roman" w:cs="Times New Roman"/>
          <w:i/>
          <w:iCs/>
          <w:noProof/>
        </w:rPr>
        <w:t>Geophys. Res. Lett.</w:t>
      </w:r>
      <w:r w:rsidRPr="005120F5">
        <w:rPr>
          <w:rFonts w:ascii="Times New Roman" w:hAnsi="Times New Roman" w:cs="Times New Roman"/>
          <w:noProof/>
        </w:rPr>
        <w:t xml:space="preserve"> </w:t>
      </w:r>
      <w:r w:rsidRPr="005120F5">
        <w:rPr>
          <w:rFonts w:ascii="Times New Roman" w:hAnsi="Times New Roman" w:cs="Times New Roman"/>
          <w:b/>
          <w:bCs/>
          <w:noProof/>
        </w:rPr>
        <w:t>39</w:t>
      </w:r>
      <w:r w:rsidRPr="005120F5">
        <w:rPr>
          <w:rFonts w:ascii="Times New Roman" w:hAnsi="Times New Roman" w:cs="Times New Roman"/>
          <w:noProof/>
        </w:rPr>
        <w:t xml:space="preserve"> (2012), doi:10.1029/2012GL052140.</w:t>
      </w:r>
    </w:p>
    <w:p w14:paraId="366F483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3. </w:t>
      </w:r>
      <w:r w:rsidRPr="005120F5">
        <w:rPr>
          <w:rFonts w:ascii="Times New Roman" w:hAnsi="Times New Roman" w:cs="Times New Roman"/>
          <w:noProof/>
        </w:rPr>
        <w:tab/>
        <w:t xml:space="preserve">C. Deutsch, A. Ferrel, B. Seibel, H. O. Pörtner, R. B. Huey, Climate change tightens a metabolic constraint on marine habitats. </w:t>
      </w:r>
      <w:r w:rsidRPr="005120F5">
        <w:rPr>
          <w:rFonts w:ascii="Times New Roman" w:hAnsi="Times New Roman" w:cs="Times New Roman"/>
          <w:i/>
          <w:iCs/>
          <w:noProof/>
        </w:rPr>
        <w:t>Science (80-. ).</w:t>
      </w:r>
      <w:r w:rsidRPr="005120F5">
        <w:rPr>
          <w:rFonts w:ascii="Times New Roman" w:hAnsi="Times New Roman" w:cs="Times New Roman"/>
          <w:noProof/>
        </w:rPr>
        <w:t xml:space="preserve"> </w:t>
      </w:r>
      <w:r w:rsidRPr="005120F5">
        <w:rPr>
          <w:rFonts w:ascii="Times New Roman" w:hAnsi="Times New Roman" w:cs="Times New Roman"/>
          <w:b/>
          <w:bCs/>
          <w:noProof/>
        </w:rPr>
        <w:t>348</w:t>
      </w:r>
      <w:r w:rsidRPr="005120F5">
        <w:rPr>
          <w:rFonts w:ascii="Times New Roman" w:hAnsi="Times New Roman" w:cs="Times New Roman"/>
          <w:noProof/>
        </w:rPr>
        <w:t>, 1132–1135 (2015).</w:t>
      </w:r>
    </w:p>
    <w:p w14:paraId="663353C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4. </w:t>
      </w:r>
      <w:r w:rsidRPr="005120F5">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138</w:t>
      </w:r>
      <w:r w:rsidRPr="005120F5">
        <w:rPr>
          <w:rFonts w:ascii="Times New Roman" w:hAnsi="Times New Roman" w:cs="Times New Roman"/>
          <w:noProof/>
        </w:rPr>
        <w:t>, 348–380 (2015).</w:t>
      </w:r>
    </w:p>
    <w:p w14:paraId="5A21F0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5. </w:t>
      </w:r>
      <w:r w:rsidRPr="005120F5">
        <w:rPr>
          <w:rFonts w:ascii="Times New Roman" w:hAnsi="Times New Roman" w:cs="Times New Roman"/>
          <w:noProof/>
        </w:rPr>
        <w:tab/>
        <w:t xml:space="preserve">J. A. Hare, The future of fisheries oceanography lies in the pursuit of multiple hypotheses.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343–2356 (2014).</w:t>
      </w:r>
    </w:p>
    <w:p w14:paraId="631A1E1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6. </w:t>
      </w:r>
      <w:r w:rsidRPr="005120F5">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1</w:t>
      </w:r>
      <w:r w:rsidRPr="005120F5">
        <w:rPr>
          <w:rFonts w:ascii="Times New Roman" w:hAnsi="Times New Roman" w:cs="Times New Roman"/>
          <w:noProof/>
        </w:rPr>
        <w:t>, 2042–2052 (2014).</w:t>
      </w:r>
    </w:p>
    <w:p w14:paraId="7C00657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7. </w:t>
      </w:r>
      <w:r w:rsidRPr="005120F5">
        <w:rPr>
          <w:rFonts w:ascii="Times New Roman" w:hAnsi="Times New Roman" w:cs="Times New Roman"/>
          <w:noProof/>
        </w:rPr>
        <w:tab/>
        <w:t xml:space="preserve">E. Garcia-Vazquez, O. Georges, S. Fernandez, A. Ardura, eDNA metabarcoding of small </w:t>
      </w:r>
      <w:r w:rsidRPr="005120F5">
        <w:rPr>
          <w:rFonts w:ascii="Times New Roman" w:hAnsi="Times New Roman" w:cs="Times New Roman"/>
          <w:noProof/>
        </w:rPr>
        <w:lastRenderedPageBreak/>
        <w:t xml:space="preserve">plankton samples to detect fish larvae and their preys from Atlantic and Pacific water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1–13 (2021).</w:t>
      </w:r>
    </w:p>
    <w:p w14:paraId="36425B2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8. </w:t>
      </w:r>
      <w:r w:rsidRPr="005120F5">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5</w:t>
      </w:r>
      <w:r w:rsidRPr="005120F5">
        <w:rPr>
          <w:rFonts w:ascii="Times New Roman" w:hAnsi="Times New Roman" w:cs="Times New Roman"/>
          <w:noProof/>
        </w:rPr>
        <w:t>, e0235159 (2020).</w:t>
      </w:r>
    </w:p>
    <w:p w14:paraId="2AAFD2F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49. </w:t>
      </w:r>
      <w:r w:rsidRPr="005120F5">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5120F5">
        <w:rPr>
          <w:rFonts w:ascii="Times New Roman" w:hAnsi="Times New Roman" w:cs="Times New Roman"/>
          <w:i/>
          <w:iCs/>
          <w:noProof/>
        </w:rPr>
        <w:t>Mol. Ecol.</w:t>
      </w:r>
      <w:r w:rsidRPr="005120F5">
        <w:rPr>
          <w:rFonts w:ascii="Times New Roman" w:hAnsi="Times New Roman" w:cs="Times New Roman"/>
          <w:noProof/>
        </w:rPr>
        <w:t xml:space="preserve"> (2021), doi:10.1111/mec.15944.</w:t>
      </w:r>
    </w:p>
    <w:p w14:paraId="363E1C5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0. </w:t>
      </w:r>
      <w:r w:rsidRPr="005120F5">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2678–2687 (2019).</w:t>
      </w:r>
    </w:p>
    <w:p w14:paraId="07D2D73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1. </w:t>
      </w:r>
      <w:r w:rsidRPr="005120F5">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5120F5">
        <w:rPr>
          <w:rFonts w:ascii="Times New Roman" w:hAnsi="Times New Roman" w:cs="Times New Roman"/>
          <w:i/>
          <w:iCs/>
          <w:noProof/>
        </w:rPr>
        <w:t>Ecol. Indic.</w:t>
      </w:r>
      <w:r w:rsidRPr="005120F5">
        <w:rPr>
          <w:rFonts w:ascii="Times New Roman" w:hAnsi="Times New Roman" w:cs="Times New Roman"/>
          <w:noProof/>
        </w:rPr>
        <w:t xml:space="preserve"> </w:t>
      </w:r>
      <w:r w:rsidRPr="005120F5">
        <w:rPr>
          <w:rFonts w:ascii="Times New Roman" w:hAnsi="Times New Roman" w:cs="Times New Roman"/>
          <w:b/>
          <w:bCs/>
          <w:noProof/>
        </w:rPr>
        <w:t>101</w:t>
      </w:r>
      <w:r w:rsidRPr="005120F5">
        <w:rPr>
          <w:rFonts w:ascii="Times New Roman" w:hAnsi="Times New Roman" w:cs="Times New Roman"/>
          <w:noProof/>
        </w:rPr>
        <w:t>, 173–184 (2019).</w:t>
      </w:r>
    </w:p>
    <w:p w14:paraId="3E96C14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2. </w:t>
      </w:r>
      <w:r w:rsidRPr="005120F5">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5120F5">
        <w:rPr>
          <w:rFonts w:ascii="Times New Roman" w:hAnsi="Times New Roman" w:cs="Times New Roman"/>
          <w:i/>
          <w:iCs/>
          <w:noProof/>
        </w:rPr>
        <w:t>Trans. Am. Fish. Soc.</w:t>
      </w:r>
      <w:r w:rsidRPr="005120F5">
        <w:rPr>
          <w:rFonts w:ascii="Times New Roman" w:hAnsi="Times New Roman" w:cs="Times New Roman"/>
          <w:noProof/>
        </w:rPr>
        <w:t xml:space="preserve"> </w:t>
      </w:r>
      <w:r w:rsidRPr="005120F5">
        <w:rPr>
          <w:rFonts w:ascii="Times New Roman" w:hAnsi="Times New Roman" w:cs="Times New Roman"/>
          <w:b/>
          <w:bCs/>
          <w:noProof/>
        </w:rPr>
        <w:t>149</w:t>
      </w:r>
      <w:r w:rsidRPr="005120F5">
        <w:rPr>
          <w:rFonts w:ascii="Times New Roman" w:hAnsi="Times New Roman" w:cs="Times New Roman"/>
          <w:noProof/>
        </w:rPr>
        <w:t>, 369–382 (2020).</w:t>
      </w:r>
    </w:p>
    <w:p w14:paraId="388297E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3. </w:t>
      </w:r>
      <w:r w:rsidRPr="005120F5">
        <w:rPr>
          <w:rFonts w:ascii="Times New Roman" w:hAnsi="Times New Roman" w:cs="Times New Roman"/>
          <w:noProof/>
        </w:rPr>
        <w:tab/>
        <w:t xml:space="preserve">R. P. Kelly, A. O. Shelton, R. Gallego, Understanding PCR Processes to Draw </w:t>
      </w:r>
      <w:r w:rsidRPr="005120F5">
        <w:rPr>
          <w:rFonts w:ascii="Times New Roman" w:hAnsi="Times New Roman" w:cs="Times New Roman"/>
          <w:noProof/>
        </w:rPr>
        <w:lastRenderedPageBreak/>
        <w:t xml:space="preserve">Meaningful Conclusions from Environmental DNA Studies. </w:t>
      </w:r>
      <w:r w:rsidRPr="005120F5">
        <w:rPr>
          <w:rFonts w:ascii="Times New Roman" w:hAnsi="Times New Roman" w:cs="Times New Roman"/>
          <w:i/>
          <w:iCs/>
          <w:noProof/>
        </w:rPr>
        <w:t>Sci. Rep.</w:t>
      </w:r>
      <w:r w:rsidRPr="005120F5">
        <w:rPr>
          <w:rFonts w:ascii="Times New Roman" w:hAnsi="Times New Roman" w:cs="Times New Roman"/>
          <w:noProof/>
        </w:rPr>
        <w:t xml:space="preserve"> </w:t>
      </w:r>
      <w:r w:rsidRPr="005120F5">
        <w:rPr>
          <w:rFonts w:ascii="Times New Roman" w:hAnsi="Times New Roman" w:cs="Times New Roman"/>
          <w:b/>
          <w:bCs/>
          <w:noProof/>
        </w:rPr>
        <w:t>9</w:t>
      </w:r>
      <w:r w:rsidRPr="005120F5">
        <w:rPr>
          <w:rFonts w:ascii="Times New Roman" w:hAnsi="Times New Roman" w:cs="Times New Roman"/>
          <w:noProof/>
        </w:rPr>
        <w:t>, 1–14 (2019).</w:t>
      </w:r>
    </w:p>
    <w:p w14:paraId="0509D56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4. </w:t>
      </w:r>
      <w:r w:rsidRPr="005120F5">
        <w:rPr>
          <w:rFonts w:ascii="Times New Roman" w:hAnsi="Times New Roman" w:cs="Times New Roman"/>
          <w:noProof/>
        </w:rPr>
        <w:tab/>
        <w:t xml:space="preserve">G. B. Gloor, J. M. Macklaim, V. Pawlowsky-Glahn, J. J. Egozcue, Microbiome datasets are compositional: And this is not optional. </w:t>
      </w:r>
      <w:r w:rsidRPr="005120F5">
        <w:rPr>
          <w:rFonts w:ascii="Times New Roman" w:hAnsi="Times New Roman" w:cs="Times New Roman"/>
          <w:i/>
          <w:iCs/>
          <w:noProof/>
        </w:rPr>
        <w:t>Front. Microbi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2224 (2017).</w:t>
      </w:r>
    </w:p>
    <w:p w14:paraId="654CA68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5. </w:t>
      </w:r>
      <w:r w:rsidRPr="005120F5">
        <w:rPr>
          <w:rFonts w:ascii="Times New Roman" w:hAnsi="Times New Roman" w:cs="Times New Roman"/>
          <w:noProof/>
        </w:rPr>
        <w:tab/>
        <w:t xml:space="preserve">M. R. McLaren, A. D. Willis, B. J. Callahan, Consistent and correctable bias in metagenomic sequencing experiments. </w:t>
      </w:r>
      <w:r w:rsidRPr="005120F5">
        <w:rPr>
          <w:rFonts w:ascii="Times New Roman" w:hAnsi="Times New Roman" w:cs="Times New Roman"/>
          <w:i/>
          <w:iCs/>
          <w:noProof/>
        </w:rPr>
        <w:t>Elife</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e46923 (2019).</w:t>
      </w:r>
    </w:p>
    <w:p w14:paraId="489CBE1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6. </w:t>
      </w:r>
      <w:r w:rsidRPr="005120F5">
        <w:rPr>
          <w:rFonts w:ascii="Times New Roman" w:hAnsi="Times New Roman" w:cs="Times New Roman"/>
          <w:noProof/>
        </w:rPr>
        <w:tab/>
        <w:t xml:space="preserve">J. D. Silverman, R. J. Bloom, S. Jiang, H. K. Durand, E. Dallow, S. Mukherjee, L. A. David, Measuring and mitigating PCR bias in microbiota datasets. </w:t>
      </w:r>
      <w:r w:rsidRPr="005120F5">
        <w:rPr>
          <w:rFonts w:ascii="Times New Roman" w:hAnsi="Times New Roman" w:cs="Times New Roman"/>
          <w:i/>
          <w:iCs/>
          <w:noProof/>
        </w:rPr>
        <w:t>PLoS Comput. Biol.</w:t>
      </w:r>
      <w:r w:rsidRPr="005120F5">
        <w:rPr>
          <w:rFonts w:ascii="Times New Roman" w:hAnsi="Times New Roman" w:cs="Times New Roman"/>
          <w:noProof/>
        </w:rPr>
        <w:t xml:space="preserve"> </w:t>
      </w:r>
      <w:r w:rsidRPr="005120F5">
        <w:rPr>
          <w:rFonts w:ascii="Times New Roman" w:hAnsi="Times New Roman" w:cs="Times New Roman"/>
          <w:b/>
          <w:bCs/>
          <w:noProof/>
        </w:rPr>
        <w:t>17</w:t>
      </w:r>
      <w:r w:rsidRPr="005120F5">
        <w:rPr>
          <w:rFonts w:ascii="Times New Roman" w:hAnsi="Times New Roman" w:cs="Times New Roman"/>
          <w:noProof/>
        </w:rPr>
        <w:t>, e1009113 (2021).</w:t>
      </w:r>
    </w:p>
    <w:p w14:paraId="4036462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7. </w:t>
      </w:r>
      <w:r w:rsidRPr="005120F5">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5120F5">
        <w:rPr>
          <w:rFonts w:ascii="Times New Roman" w:hAnsi="Times New Roman" w:cs="Times New Roman"/>
          <w:i/>
          <w:iCs/>
          <w:noProof/>
        </w:rPr>
        <w:t>ICES J. Mar. Sci.</w:t>
      </w:r>
      <w:r w:rsidRPr="005120F5">
        <w:rPr>
          <w:rFonts w:ascii="Times New Roman" w:hAnsi="Times New Roman" w:cs="Times New Roman"/>
          <w:noProof/>
        </w:rPr>
        <w:t xml:space="preserve"> </w:t>
      </w:r>
      <w:r w:rsidRPr="005120F5">
        <w:rPr>
          <w:rFonts w:ascii="Times New Roman" w:hAnsi="Times New Roman" w:cs="Times New Roman"/>
          <w:b/>
          <w:bCs/>
          <w:noProof/>
        </w:rPr>
        <w:t>78</w:t>
      </w:r>
      <w:r w:rsidRPr="005120F5">
        <w:rPr>
          <w:rFonts w:ascii="Times New Roman" w:hAnsi="Times New Roman" w:cs="Times New Roman"/>
          <w:noProof/>
        </w:rPr>
        <w:t>, 293–304 (2021).</w:t>
      </w:r>
    </w:p>
    <w:p w14:paraId="7D2E74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8. </w:t>
      </w:r>
      <w:r w:rsidRPr="005120F5">
        <w:rPr>
          <w:rFonts w:ascii="Times New Roman" w:hAnsi="Times New Roman" w:cs="Times New Roman"/>
          <w:noProof/>
        </w:rPr>
        <w:tab/>
        <w:t xml:space="preserve">A. Lacoursière-Roussel, G. Côté, V. Leclerc, L. Bernatchez, Quantifying relative fish abundance with eDNA: a promising tool for fisheries management. </w:t>
      </w:r>
      <w:r w:rsidRPr="005120F5">
        <w:rPr>
          <w:rFonts w:ascii="Times New Roman" w:hAnsi="Times New Roman" w:cs="Times New Roman"/>
          <w:i/>
          <w:iCs/>
          <w:noProof/>
        </w:rPr>
        <w:t>J. Appl. Ecol.</w:t>
      </w:r>
      <w:r w:rsidRPr="005120F5">
        <w:rPr>
          <w:rFonts w:ascii="Times New Roman" w:hAnsi="Times New Roman" w:cs="Times New Roman"/>
          <w:noProof/>
        </w:rPr>
        <w:t xml:space="preserve"> </w:t>
      </w:r>
      <w:r w:rsidRPr="005120F5">
        <w:rPr>
          <w:rFonts w:ascii="Times New Roman" w:hAnsi="Times New Roman" w:cs="Times New Roman"/>
          <w:b/>
          <w:bCs/>
          <w:noProof/>
        </w:rPr>
        <w:t>53</w:t>
      </w:r>
      <w:r w:rsidRPr="005120F5">
        <w:rPr>
          <w:rFonts w:ascii="Times New Roman" w:hAnsi="Times New Roman" w:cs="Times New Roman"/>
          <w:noProof/>
        </w:rPr>
        <w:t>, 1148–1157 (2016).</w:t>
      </w:r>
    </w:p>
    <w:p w14:paraId="7A41CC2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59. </w:t>
      </w:r>
      <w:r w:rsidRPr="005120F5">
        <w:rPr>
          <w:rFonts w:ascii="Times New Roman" w:hAnsi="Times New Roman" w:cs="Times New Roman"/>
          <w:noProof/>
        </w:rPr>
        <w:tab/>
        <w:t xml:space="preserve">M. C. Yates, D. J. Fraser, A. M. Derry, Meta-analysis supports further refinement of eDNA for monitoring aquatic species-specific abundance in nature.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1</w:t>
      </w:r>
      <w:r w:rsidRPr="005120F5">
        <w:rPr>
          <w:rFonts w:ascii="Times New Roman" w:hAnsi="Times New Roman" w:cs="Times New Roman"/>
          <w:noProof/>
        </w:rPr>
        <w:t>, 5–13 (2019).</w:t>
      </w:r>
    </w:p>
    <w:p w14:paraId="4940FAD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0. </w:t>
      </w:r>
      <w:r w:rsidRPr="005120F5">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352–2366 (2020).</w:t>
      </w:r>
    </w:p>
    <w:p w14:paraId="5CE4A0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1. </w:t>
      </w:r>
      <w:r w:rsidRPr="005120F5">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1</w:t>
      </w:r>
      <w:r w:rsidRPr="005120F5">
        <w:rPr>
          <w:rFonts w:ascii="Times New Roman" w:hAnsi="Times New Roman" w:cs="Times New Roman"/>
          <w:noProof/>
        </w:rPr>
        <w:t>, 6121–6136 (2016).</w:t>
      </w:r>
    </w:p>
    <w:p w14:paraId="49FE066D"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62. </w:t>
      </w:r>
      <w:r w:rsidRPr="005120F5">
        <w:rPr>
          <w:rFonts w:ascii="Times New Roman" w:hAnsi="Times New Roman" w:cs="Times New Roman"/>
          <w:noProof/>
        </w:rPr>
        <w:tab/>
        <w:t xml:space="preserve">H. G. Moser, R. L. Charter, P. E. Smith, D. A. Ambrose, S. R. Charter, C. A. Meyer, E. M. Sandknop, W. Watson, </w:t>
      </w:r>
      <w:r w:rsidRPr="005120F5">
        <w:rPr>
          <w:rFonts w:ascii="Times New Roman" w:hAnsi="Times New Roman" w:cs="Times New Roman"/>
          <w:i/>
          <w:iCs/>
          <w:noProof/>
        </w:rPr>
        <w:t>Distributional atlas of fish larvae and eggs in the California Current region: taxa with 1000 or more total larvae, 1951 through 1984</w:t>
      </w:r>
      <w:r w:rsidRPr="005120F5">
        <w:rPr>
          <w:rFonts w:ascii="Times New Roman" w:hAnsi="Times New Roman" w:cs="Times New Roman"/>
          <w:noProof/>
        </w:rPr>
        <w:t xml:space="preserve"> (Marine Life Research Program, Scripps Institution of Oceanography, 1993), vol. 53.</w:t>
      </w:r>
    </w:p>
    <w:p w14:paraId="314960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3. </w:t>
      </w:r>
      <w:r w:rsidRPr="005120F5">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5120F5">
        <w:rPr>
          <w:rFonts w:ascii="Times New Roman" w:hAnsi="Times New Roman" w:cs="Times New Roman"/>
          <w:i/>
          <w:iCs/>
          <w:noProof/>
        </w:rPr>
        <w:t>Prog. Oceanogr.</w:t>
      </w:r>
      <w:r w:rsidRPr="005120F5">
        <w:rPr>
          <w:rFonts w:ascii="Times New Roman" w:hAnsi="Times New Roman" w:cs="Times New Roman"/>
          <w:noProof/>
        </w:rPr>
        <w:t xml:space="preserve"> </w:t>
      </w:r>
      <w:r w:rsidRPr="005120F5">
        <w:rPr>
          <w:rFonts w:ascii="Times New Roman" w:hAnsi="Times New Roman" w:cs="Times New Roman"/>
          <w:b/>
          <w:bCs/>
          <w:noProof/>
        </w:rPr>
        <w:t>67</w:t>
      </w:r>
      <w:r w:rsidRPr="005120F5">
        <w:rPr>
          <w:rFonts w:ascii="Times New Roman" w:hAnsi="Times New Roman" w:cs="Times New Roman"/>
          <w:noProof/>
        </w:rPr>
        <w:t>, 160–185 (2005).</w:t>
      </w:r>
    </w:p>
    <w:p w14:paraId="66F9DE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4. </w:t>
      </w:r>
      <w:r w:rsidRPr="005120F5">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58</w:t>
      </w:r>
      <w:r w:rsidRPr="005120F5">
        <w:rPr>
          <w:rFonts w:ascii="Times New Roman" w:hAnsi="Times New Roman" w:cs="Times New Roman"/>
          <w:noProof/>
        </w:rPr>
        <w:t>, 1–11 (2017).</w:t>
      </w:r>
    </w:p>
    <w:p w14:paraId="1AE17DE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5. </w:t>
      </w:r>
      <w:r w:rsidRPr="005120F5">
        <w:rPr>
          <w:rFonts w:ascii="Times New Roman" w:hAnsi="Times New Roman" w:cs="Times New Roman"/>
          <w:noProof/>
        </w:rPr>
        <w:tab/>
        <w:t xml:space="preserve">D. Kramer, M. J. Kalin, E. G. Stevens, J. R. Thrailkill, J. . Zweifel, </w:t>
      </w:r>
      <w:r w:rsidRPr="005120F5">
        <w:rPr>
          <w:rFonts w:ascii="Times New Roman" w:hAnsi="Times New Roman" w:cs="Times New Roman"/>
          <w:i/>
          <w:iCs/>
          <w:noProof/>
        </w:rPr>
        <w:t>Collecting and processing data on fish eggs and larvae in the California Current. NOAA Tech. Rep. NMFS Circ., vol. 370.</w:t>
      </w:r>
      <w:r w:rsidRPr="005120F5">
        <w:rPr>
          <w:rFonts w:ascii="Times New Roman" w:hAnsi="Times New Roman" w:cs="Times New Roman"/>
          <w:noProof/>
        </w:rPr>
        <w:t xml:space="preserve"> (US Department of Commerce, National Oceanic and Atmospheric Administration …, 1972), vol. 370.</w:t>
      </w:r>
    </w:p>
    <w:p w14:paraId="57A6D61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6. </w:t>
      </w:r>
      <w:r w:rsidRPr="005120F5">
        <w:rPr>
          <w:rFonts w:ascii="Times New Roman" w:hAnsi="Times New Roman" w:cs="Times New Roman"/>
          <w:noProof/>
        </w:rPr>
        <w:tab/>
        <w:t xml:space="preserve">S. McClatchie, </w:t>
      </w:r>
      <w:r w:rsidRPr="005120F5">
        <w:rPr>
          <w:rFonts w:ascii="Times New Roman" w:hAnsi="Times New Roman" w:cs="Times New Roman"/>
          <w:i/>
          <w:iCs/>
          <w:noProof/>
        </w:rPr>
        <w:t>Regional fisheries oceanography of the california current system: The CalCOFI program</w:t>
      </w:r>
      <w:r w:rsidRPr="005120F5">
        <w:rPr>
          <w:rFonts w:ascii="Times New Roman" w:hAnsi="Times New Roman" w:cs="Times New Roman"/>
          <w:noProof/>
        </w:rPr>
        <w:t xml:space="preserve"> (Springer, 2014).</w:t>
      </w:r>
    </w:p>
    <w:p w14:paraId="366FF06C"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7. </w:t>
      </w:r>
      <w:r w:rsidRPr="005120F5">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5120F5">
        <w:rPr>
          <w:rFonts w:ascii="Times New Roman" w:hAnsi="Times New Roman" w:cs="Times New Roman"/>
          <w:i/>
          <w:iCs/>
          <w:noProof/>
        </w:rPr>
        <w:t>R. Soc. Open Sci.</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50088 (2015).</w:t>
      </w:r>
    </w:p>
    <w:p w14:paraId="7F671E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8. </w:t>
      </w:r>
      <w:r w:rsidRPr="005120F5">
        <w:rPr>
          <w:rFonts w:ascii="Times New Roman" w:hAnsi="Times New Roman" w:cs="Times New Roman"/>
          <w:noProof/>
        </w:rPr>
        <w:tab/>
        <w:t xml:space="preserve">N. Lalam, Estimation of the reaction efficiency in polymerase chain reaction. </w:t>
      </w:r>
      <w:r w:rsidRPr="005120F5">
        <w:rPr>
          <w:rFonts w:ascii="Times New Roman" w:hAnsi="Times New Roman" w:cs="Times New Roman"/>
          <w:i/>
          <w:iCs/>
          <w:noProof/>
        </w:rPr>
        <w:t xml:space="preserve">J. Theor. </w:t>
      </w:r>
      <w:r w:rsidRPr="005120F5">
        <w:rPr>
          <w:rFonts w:ascii="Times New Roman" w:hAnsi="Times New Roman" w:cs="Times New Roman"/>
          <w:i/>
          <w:iCs/>
          <w:noProof/>
        </w:rPr>
        <w:lastRenderedPageBreak/>
        <w:t>Biol.</w:t>
      </w:r>
      <w:r w:rsidRPr="005120F5">
        <w:rPr>
          <w:rFonts w:ascii="Times New Roman" w:hAnsi="Times New Roman" w:cs="Times New Roman"/>
          <w:noProof/>
        </w:rPr>
        <w:t xml:space="preserve"> </w:t>
      </w:r>
      <w:r w:rsidRPr="005120F5">
        <w:rPr>
          <w:rFonts w:ascii="Times New Roman" w:hAnsi="Times New Roman" w:cs="Times New Roman"/>
          <w:b/>
          <w:bCs/>
          <w:noProof/>
        </w:rPr>
        <w:t>242</w:t>
      </w:r>
      <w:r w:rsidRPr="005120F5">
        <w:rPr>
          <w:rFonts w:ascii="Times New Roman" w:hAnsi="Times New Roman" w:cs="Times New Roman"/>
          <w:noProof/>
        </w:rPr>
        <w:t>, 947–953 (2006).</w:t>
      </w:r>
    </w:p>
    <w:p w14:paraId="32032DB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69. </w:t>
      </w:r>
      <w:r w:rsidRPr="005120F5">
        <w:rPr>
          <w:rFonts w:ascii="Times New Roman" w:hAnsi="Times New Roman" w:cs="Times New Roman"/>
          <w:noProof/>
        </w:rPr>
        <w:tab/>
        <w:t xml:space="preserve">J. D. Silverman, K. Roche, S. Mukherjee, L. A. David, Naught all zeros in sequence count data are the same. </w:t>
      </w:r>
      <w:r w:rsidRPr="005120F5">
        <w:rPr>
          <w:rFonts w:ascii="Times New Roman" w:hAnsi="Times New Roman" w:cs="Times New Roman"/>
          <w:i/>
          <w:iCs/>
          <w:noProof/>
        </w:rPr>
        <w:t>Comput. Struct. Biotechnol. J.</w:t>
      </w:r>
      <w:r w:rsidRPr="005120F5">
        <w:rPr>
          <w:rFonts w:ascii="Times New Roman" w:hAnsi="Times New Roman" w:cs="Times New Roman"/>
          <w:noProof/>
        </w:rPr>
        <w:t xml:space="preserve"> </w:t>
      </w:r>
      <w:r w:rsidRPr="005120F5">
        <w:rPr>
          <w:rFonts w:ascii="Times New Roman" w:hAnsi="Times New Roman" w:cs="Times New Roman"/>
          <w:b/>
          <w:bCs/>
          <w:noProof/>
        </w:rPr>
        <w:t>18</w:t>
      </w:r>
      <w:r w:rsidRPr="005120F5">
        <w:rPr>
          <w:rFonts w:ascii="Times New Roman" w:hAnsi="Times New Roman" w:cs="Times New Roman"/>
          <w:noProof/>
        </w:rPr>
        <w:t>, 2789–2798 (2020).</w:t>
      </w:r>
    </w:p>
    <w:p w14:paraId="3EFEB8E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0. </w:t>
      </w:r>
      <w:r w:rsidRPr="005120F5">
        <w:rPr>
          <w:rFonts w:ascii="Times New Roman" w:hAnsi="Times New Roman" w:cs="Times New Roman"/>
          <w:noProof/>
        </w:rPr>
        <w:tab/>
        <w:t xml:space="preserve">J. J. Jos´, J. Egozcue, J. Graffelman, M. I. Ortego, V. Pawlowsky-Glahn, Some thoughts on counts in sequencing studies. </w:t>
      </w:r>
      <w:r w:rsidRPr="005120F5">
        <w:rPr>
          <w:rFonts w:ascii="Times New Roman" w:hAnsi="Times New Roman" w:cs="Times New Roman"/>
          <w:i/>
          <w:iCs/>
          <w:noProof/>
        </w:rPr>
        <w:t>NAR Genomics Bioinform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10 (2020).</w:t>
      </w:r>
    </w:p>
    <w:p w14:paraId="4D08387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1. </w:t>
      </w:r>
      <w:r w:rsidRPr="005120F5">
        <w:rPr>
          <w:rFonts w:ascii="Times New Roman" w:hAnsi="Times New Roman" w:cs="Times New Roman"/>
          <w:noProof/>
        </w:rPr>
        <w:tab/>
        <w:t xml:space="preserve">N. T. Hobbs, M. B. Hooten, </w:t>
      </w:r>
      <w:r w:rsidRPr="005120F5">
        <w:rPr>
          <w:rFonts w:ascii="Times New Roman" w:hAnsi="Times New Roman" w:cs="Times New Roman"/>
          <w:i/>
          <w:iCs/>
          <w:noProof/>
        </w:rPr>
        <w:t>Bayesian Models: A Statistical Primer for Ecologists. 593 Princeton University Press</w:t>
      </w:r>
      <w:r w:rsidRPr="005120F5">
        <w:rPr>
          <w:rFonts w:ascii="Times New Roman" w:hAnsi="Times New Roman" w:cs="Times New Roman"/>
          <w:noProof/>
        </w:rPr>
        <w:t xml:space="preserve"> (Princeton, 2015).</w:t>
      </w:r>
    </w:p>
    <w:p w14:paraId="4F6A9F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2. </w:t>
      </w:r>
      <w:r w:rsidRPr="005120F5">
        <w:rPr>
          <w:rFonts w:ascii="Times New Roman" w:hAnsi="Times New Roman" w:cs="Times New Roman"/>
          <w:noProof/>
        </w:rPr>
        <w:tab/>
        <w:t xml:space="preserve">X. Ren, P. F. Kuan, Negative binomial additive model for RNA-Seq data analysis. </w:t>
      </w:r>
      <w:r w:rsidRPr="005120F5">
        <w:rPr>
          <w:rFonts w:ascii="Times New Roman" w:hAnsi="Times New Roman" w:cs="Times New Roman"/>
          <w:i/>
          <w:iCs/>
          <w:noProof/>
        </w:rPr>
        <w:t>BMC Bioinformatics</w:t>
      </w:r>
      <w:r w:rsidRPr="005120F5">
        <w:rPr>
          <w:rFonts w:ascii="Times New Roman" w:hAnsi="Times New Roman" w:cs="Times New Roman"/>
          <w:noProof/>
        </w:rPr>
        <w:t xml:space="preserve">. </w:t>
      </w:r>
      <w:r w:rsidRPr="005120F5">
        <w:rPr>
          <w:rFonts w:ascii="Times New Roman" w:hAnsi="Times New Roman" w:cs="Times New Roman"/>
          <w:b/>
          <w:bCs/>
          <w:noProof/>
        </w:rPr>
        <w:t>21</w:t>
      </w:r>
      <w:r w:rsidRPr="005120F5">
        <w:rPr>
          <w:rFonts w:ascii="Times New Roman" w:hAnsi="Times New Roman" w:cs="Times New Roman"/>
          <w:noProof/>
        </w:rPr>
        <w:t>, 1–15 (2020).</w:t>
      </w:r>
    </w:p>
    <w:p w14:paraId="4870C23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3. </w:t>
      </w:r>
      <w:r w:rsidRPr="005120F5">
        <w:rPr>
          <w:rFonts w:ascii="Times New Roman" w:hAnsi="Times New Roman" w:cs="Times New Roman"/>
          <w:noProof/>
        </w:rPr>
        <w:tab/>
        <w:t xml:space="preserve">T. Chambert, D. S. Pilliod, C. S. Goldberg, H. Doi, T. Takahara, An analytical framework for estimating aquatic species density from environmental DNA. </w:t>
      </w:r>
      <w:r w:rsidRPr="005120F5">
        <w:rPr>
          <w:rFonts w:ascii="Times New Roman" w:hAnsi="Times New Roman" w:cs="Times New Roman"/>
          <w:i/>
          <w:iCs/>
          <w:noProof/>
        </w:rPr>
        <w:t>Ecol. Evol.</w:t>
      </w:r>
      <w:r w:rsidRPr="005120F5">
        <w:rPr>
          <w:rFonts w:ascii="Times New Roman" w:hAnsi="Times New Roman" w:cs="Times New Roman"/>
          <w:noProof/>
        </w:rPr>
        <w:t xml:space="preserve"> </w:t>
      </w:r>
      <w:r w:rsidRPr="005120F5">
        <w:rPr>
          <w:rFonts w:ascii="Times New Roman" w:hAnsi="Times New Roman" w:cs="Times New Roman"/>
          <w:b/>
          <w:bCs/>
          <w:noProof/>
        </w:rPr>
        <w:t>8</w:t>
      </w:r>
      <w:r w:rsidRPr="005120F5">
        <w:rPr>
          <w:rFonts w:ascii="Times New Roman" w:hAnsi="Times New Roman" w:cs="Times New Roman"/>
          <w:noProof/>
        </w:rPr>
        <w:t>, 3468–3477 (2018).</w:t>
      </w:r>
    </w:p>
    <w:p w14:paraId="28D6EB55"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4. </w:t>
      </w:r>
      <w:r w:rsidRPr="005120F5">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5120F5">
        <w:rPr>
          <w:rFonts w:ascii="Times New Roman" w:hAnsi="Times New Roman" w:cs="Times New Roman"/>
          <w:i/>
          <w:iCs/>
          <w:noProof/>
        </w:rPr>
        <w:t>Glob. Chang. Biol.</w:t>
      </w:r>
      <w:r w:rsidRPr="005120F5">
        <w:rPr>
          <w:rFonts w:ascii="Times New Roman" w:hAnsi="Times New Roman" w:cs="Times New Roman"/>
          <w:noProof/>
        </w:rPr>
        <w:t xml:space="preserve"> </w:t>
      </w:r>
      <w:r w:rsidRPr="005120F5">
        <w:rPr>
          <w:rFonts w:ascii="Times New Roman" w:hAnsi="Times New Roman" w:cs="Times New Roman"/>
          <w:b/>
          <w:bCs/>
          <w:noProof/>
        </w:rPr>
        <w:t>27</w:t>
      </w:r>
      <w:r w:rsidRPr="005120F5">
        <w:rPr>
          <w:rFonts w:ascii="Times New Roman" w:hAnsi="Times New Roman" w:cs="Times New Roman"/>
          <w:noProof/>
        </w:rPr>
        <w:t>, 6280–6293 (2021).</w:t>
      </w:r>
    </w:p>
    <w:p w14:paraId="580ED65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5. </w:t>
      </w:r>
      <w:r w:rsidRPr="005120F5">
        <w:rPr>
          <w:rFonts w:ascii="Times New Roman" w:hAnsi="Times New Roman" w:cs="Times New Roman"/>
          <w:noProof/>
        </w:rPr>
        <w:tab/>
        <w:t xml:space="preserve">B. Goodrich, J. Gabry, I. Ali, S. Brilleman, rstanarm: Bayesian applied regression modeling via Stan. </w:t>
      </w:r>
      <w:r w:rsidRPr="005120F5">
        <w:rPr>
          <w:rFonts w:ascii="Times New Roman" w:hAnsi="Times New Roman" w:cs="Times New Roman"/>
          <w:i/>
          <w:iCs/>
          <w:noProof/>
        </w:rPr>
        <w:t>R Packag. version</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1758 (2020).</w:t>
      </w:r>
    </w:p>
    <w:p w14:paraId="4C40FBB4"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6. </w:t>
      </w:r>
      <w:r w:rsidRPr="005120F5">
        <w:rPr>
          <w:rFonts w:ascii="Times New Roman" w:hAnsi="Times New Roman" w:cs="Times New Roman"/>
          <w:noProof/>
        </w:rPr>
        <w:tab/>
        <w:t>Stan Development Team, RStan: the R interface to Stan (2021).</w:t>
      </w:r>
    </w:p>
    <w:p w14:paraId="7405022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7. </w:t>
      </w:r>
      <w:r w:rsidRPr="005120F5">
        <w:rPr>
          <w:rFonts w:ascii="Times New Roman" w:hAnsi="Times New Roman" w:cs="Times New Roman"/>
          <w:noProof/>
        </w:rPr>
        <w:tab/>
        <w:t xml:space="preserve">J. N. Heine, California Cooperative Oceanic Fisheries Investigations. Reports. </w:t>
      </w:r>
      <w:r w:rsidRPr="005120F5">
        <w:rPr>
          <w:rFonts w:ascii="Times New Roman" w:hAnsi="Times New Roman" w:cs="Times New Roman"/>
          <w:b/>
          <w:bCs/>
          <w:noProof/>
        </w:rPr>
        <w:t>49</w:t>
      </w:r>
      <w:r w:rsidRPr="005120F5">
        <w:rPr>
          <w:rFonts w:ascii="Times New Roman" w:hAnsi="Times New Roman" w:cs="Times New Roman"/>
          <w:noProof/>
        </w:rPr>
        <w:t>, 264 (2008).</w:t>
      </w:r>
    </w:p>
    <w:p w14:paraId="7F30833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8. </w:t>
      </w:r>
      <w:r w:rsidRPr="005120F5">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5120F5">
        <w:rPr>
          <w:rFonts w:ascii="Times New Roman" w:hAnsi="Times New Roman" w:cs="Times New Roman"/>
          <w:i/>
          <w:iCs/>
          <w:noProof/>
        </w:rPr>
        <w:t>J. Geophys. Res. Ocean.</w:t>
      </w:r>
      <w:r w:rsidRPr="005120F5">
        <w:rPr>
          <w:rFonts w:ascii="Times New Roman" w:hAnsi="Times New Roman" w:cs="Times New Roman"/>
          <w:noProof/>
        </w:rPr>
        <w:t xml:space="preserve"> </w:t>
      </w:r>
      <w:r w:rsidRPr="005120F5">
        <w:rPr>
          <w:rFonts w:ascii="Times New Roman" w:hAnsi="Times New Roman" w:cs="Times New Roman"/>
          <w:b/>
          <w:bCs/>
          <w:noProof/>
        </w:rPr>
        <w:t>123</w:t>
      </w:r>
      <w:r w:rsidRPr="005120F5">
        <w:rPr>
          <w:rFonts w:ascii="Times New Roman" w:hAnsi="Times New Roman" w:cs="Times New Roman"/>
          <w:noProof/>
        </w:rPr>
        <w:t xml:space="preserve">, </w:t>
      </w:r>
      <w:r w:rsidRPr="005120F5">
        <w:rPr>
          <w:rFonts w:ascii="Times New Roman" w:hAnsi="Times New Roman" w:cs="Times New Roman"/>
          <w:noProof/>
        </w:rPr>
        <w:lastRenderedPageBreak/>
        <w:t>6277–6295 (2018).</w:t>
      </w:r>
    </w:p>
    <w:p w14:paraId="0327726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79. </w:t>
      </w:r>
      <w:r w:rsidRPr="005120F5">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2</w:t>
      </w:r>
      <w:r w:rsidRPr="005120F5">
        <w:rPr>
          <w:rFonts w:ascii="Times New Roman" w:hAnsi="Times New Roman" w:cs="Times New Roman"/>
          <w:noProof/>
        </w:rPr>
        <w:t>, 460–476 (2020).</w:t>
      </w:r>
    </w:p>
    <w:p w14:paraId="1B5BEE7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0. </w:t>
      </w:r>
      <w:r w:rsidRPr="005120F5">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5120F5">
        <w:rPr>
          <w:rFonts w:ascii="Times New Roman" w:hAnsi="Times New Roman" w:cs="Times New Roman"/>
          <w:i/>
          <w:iCs/>
          <w:noProof/>
        </w:rPr>
        <w:t>J. Fish Biol.</w:t>
      </w:r>
      <w:r w:rsidRPr="005120F5">
        <w:rPr>
          <w:rFonts w:ascii="Times New Roman" w:hAnsi="Times New Roman" w:cs="Times New Roman"/>
          <w:noProof/>
        </w:rPr>
        <w:t xml:space="preserve"> </w:t>
      </w:r>
      <w:r w:rsidRPr="005120F5">
        <w:rPr>
          <w:rFonts w:ascii="Times New Roman" w:hAnsi="Times New Roman" w:cs="Times New Roman"/>
          <w:b/>
          <w:bCs/>
          <w:noProof/>
        </w:rPr>
        <w:t>99</w:t>
      </w:r>
      <w:r w:rsidRPr="005120F5">
        <w:rPr>
          <w:rFonts w:ascii="Times New Roman" w:hAnsi="Times New Roman" w:cs="Times New Roman"/>
          <w:noProof/>
        </w:rPr>
        <w:t>, 1446–1454 (2021).</w:t>
      </w:r>
    </w:p>
    <w:p w14:paraId="30D9504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1. </w:t>
      </w:r>
      <w:r w:rsidRPr="005120F5">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5120F5">
        <w:rPr>
          <w:rFonts w:ascii="Times New Roman" w:hAnsi="Times New Roman" w:cs="Times New Roman"/>
          <w:i/>
          <w:iCs/>
          <w:noProof/>
        </w:rPr>
        <w:t>Environ. DNA</w:t>
      </w:r>
      <w:r w:rsidRPr="005120F5">
        <w:rPr>
          <w:rFonts w:ascii="Times New Roman" w:hAnsi="Times New Roman" w:cs="Times New Roman"/>
          <w:noProof/>
        </w:rPr>
        <w:t xml:space="preserve">. </w:t>
      </w:r>
      <w:r w:rsidRPr="005120F5">
        <w:rPr>
          <w:rFonts w:ascii="Times New Roman" w:hAnsi="Times New Roman" w:cs="Times New Roman"/>
          <w:b/>
          <w:bCs/>
          <w:noProof/>
        </w:rPr>
        <w:t>3</w:t>
      </w:r>
      <w:r w:rsidRPr="005120F5">
        <w:rPr>
          <w:rFonts w:ascii="Times New Roman" w:hAnsi="Times New Roman" w:cs="Times New Roman"/>
          <w:noProof/>
        </w:rPr>
        <w:t>, 1113–1127 (2021).</w:t>
      </w:r>
    </w:p>
    <w:p w14:paraId="1BE8E7D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2. </w:t>
      </w:r>
      <w:r w:rsidRPr="005120F5">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5120F5">
        <w:rPr>
          <w:rFonts w:ascii="Times New Roman" w:hAnsi="Times New Roman" w:cs="Times New Roman"/>
          <w:i/>
          <w:iCs/>
          <w:noProof/>
        </w:rPr>
        <w:t>Mol. Ecol.</w:t>
      </w:r>
      <w:r w:rsidRPr="005120F5">
        <w:rPr>
          <w:rFonts w:ascii="Times New Roman" w:hAnsi="Times New Roman" w:cs="Times New Roman"/>
          <w:noProof/>
        </w:rPr>
        <w:t xml:space="preserve"> </w:t>
      </w:r>
      <w:r w:rsidRPr="005120F5">
        <w:rPr>
          <w:rFonts w:ascii="Times New Roman" w:hAnsi="Times New Roman" w:cs="Times New Roman"/>
          <w:b/>
          <w:bCs/>
          <w:noProof/>
        </w:rPr>
        <w:t>26</w:t>
      </w:r>
      <w:r w:rsidRPr="005120F5">
        <w:rPr>
          <w:rFonts w:ascii="Times New Roman" w:hAnsi="Times New Roman" w:cs="Times New Roman"/>
          <w:noProof/>
        </w:rPr>
        <w:t>, 5872–5895 (2017).</w:t>
      </w:r>
    </w:p>
    <w:p w14:paraId="51120FB9"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3. </w:t>
      </w:r>
      <w:r w:rsidRPr="005120F5">
        <w:rPr>
          <w:rFonts w:ascii="Times New Roman" w:hAnsi="Times New Roman" w:cs="Times New Roman"/>
          <w:noProof/>
        </w:rPr>
        <w:tab/>
        <w:t xml:space="preserve">P. Taberlet, A. Bonin, L. Zinger, E. Coissac, </w:t>
      </w:r>
      <w:r w:rsidRPr="005120F5">
        <w:rPr>
          <w:rFonts w:ascii="Times New Roman" w:hAnsi="Times New Roman" w:cs="Times New Roman"/>
          <w:i/>
          <w:iCs/>
          <w:noProof/>
        </w:rPr>
        <w:t>Environmental DNA: For biodiversity research and monitoring</w:t>
      </w:r>
      <w:r w:rsidRPr="005120F5">
        <w:rPr>
          <w:rFonts w:ascii="Times New Roman" w:hAnsi="Times New Roman" w:cs="Times New Roman"/>
          <w:noProof/>
        </w:rPr>
        <w:t xml:space="preserve"> (Oxford University Press, 2018).</w:t>
      </w:r>
    </w:p>
    <w:p w14:paraId="3CF1FB08"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4. </w:t>
      </w:r>
      <w:r w:rsidRPr="005120F5">
        <w:rPr>
          <w:rFonts w:ascii="Times New Roman" w:hAnsi="Times New Roman" w:cs="Times New Roman"/>
          <w:noProof/>
        </w:rPr>
        <w:tab/>
        <w:t xml:space="preserve">R. C. Edgar, Accuracy of taxonomy prediction for 16S rRNA and fungal ITS sequences.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652 (2018).</w:t>
      </w:r>
    </w:p>
    <w:p w14:paraId="2A383F0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5. </w:t>
      </w:r>
      <w:r w:rsidRPr="005120F5">
        <w:rPr>
          <w:rFonts w:ascii="Times New Roman" w:hAnsi="Times New Roman" w:cs="Times New Roman"/>
          <w:noProof/>
        </w:rPr>
        <w:tab/>
        <w:t xml:space="preserve">M. A. Min, P. H. Barber, Z. Gold, MiSebastes: An eDNA metabarcoding primer set for rockfishes (genus Sebastes). </w:t>
      </w:r>
      <w:r w:rsidRPr="005120F5">
        <w:rPr>
          <w:rFonts w:ascii="Times New Roman" w:hAnsi="Times New Roman" w:cs="Times New Roman"/>
          <w:i/>
          <w:iCs/>
          <w:noProof/>
        </w:rPr>
        <w:t>Conserv. Genet. Resour.</w:t>
      </w:r>
      <w:r w:rsidRPr="005120F5">
        <w:rPr>
          <w:rFonts w:ascii="Times New Roman" w:hAnsi="Times New Roman" w:cs="Times New Roman"/>
          <w:noProof/>
        </w:rPr>
        <w:t xml:space="preserve"> </w:t>
      </w:r>
      <w:r w:rsidRPr="005120F5">
        <w:rPr>
          <w:rFonts w:ascii="Times New Roman" w:hAnsi="Times New Roman" w:cs="Times New Roman"/>
          <w:b/>
          <w:bCs/>
          <w:noProof/>
        </w:rPr>
        <w:t>13</w:t>
      </w:r>
      <w:r w:rsidRPr="005120F5">
        <w:rPr>
          <w:rFonts w:ascii="Times New Roman" w:hAnsi="Times New Roman" w:cs="Times New Roman"/>
          <w:noProof/>
        </w:rPr>
        <w:t>, 447–456 (2021).</w:t>
      </w:r>
    </w:p>
    <w:p w14:paraId="4AD75A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86. </w:t>
      </w:r>
      <w:r w:rsidRPr="005120F5">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5120F5">
        <w:rPr>
          <w:rFonts w:ascii="Times New Roman" w:hAnsi="Times New Roman" w:cs="Times New Roman"/>
          <w:i/>
          <w:iCs/>
          <w:noProof/>
        </w:rPr>
        <w:t>Front. Zo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34 (2013).</w:t>
      </w:r>
    </w:p>
    <w:p w14:paraId="42B2AC0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7. </w:t>
      </w:r>
      <w:r w:rsidRPr="005120F5">
        <w:rPr>
          <w:rFonts w:ascii="Times New Roman" w:hAnsi="Times New Roman" w:cs="Times New Roman"/>
          <w:noProof/>
        </w:rPr>
        <w:tab/>
        <w:t>P. A. Hastings, R. S. Burton, Establishing a DNA Sequence database for the marine fish fauna of California, 5 (2008).</w:t>
      </w:r>
    </w:p>
    <w:p w14:paraId="5B7E674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8. </w:t>
      </w:r>
      <w:r w:rsidRPr="005120F5">
        <w:rPr>
          <w:rFonts w:ascii="Times New Roman" w:hAnsi="Times New Roman" w:cs="Times New Roman"/>
          <w:noProof/>
        </w:rPr>
        <w:tab/>
        <w:t xml:space="preserve">B. E. Deagle, S. N. Jarman, E. Coissac, F. Pompanon, P. Taberlet, DNA metabarcoding and the cytochrome c oxidase subunit I marker: Not a perfect match. </w:t>
      </w:r>
      <w:r w:rsidRPr="005120F5">
        <w:rPr>
          <w:rFonts w:ascii="Times New Roman" w:hAnsi="Times New Roman" w:cs="Times New Roman"/>
          <w:i/>
          <w:iCs/>
          <w:noProof/>
        </w:rPr>
        <w:t>Biol. Lett.</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0140562 (2014).</w:t>
      </w:r>
    </w:p>
    <w:p w14:paraId="1B4BF2DF"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89. </w:t>
      </w:r>
      <w:r w:rsidRPr="005120F5">
        <w:rPr>
          <w:rFonts w:ascii="Times New Roman" w:hAnsi="Times New Roman" w:cs="Times New Roman"/>
          <w:noProof/>
        </w:rPr>
        <w:tab/>
        <w:t xml:space="preserve">J. L. O’donnell, R. P. Kelly, N. C. Lowell, J. A. Port, Indexed PCR primers induce template- Specific bias in Large-Scale DNA sequencing studies. </w:t>
      </w:r>
      <w:r w:rsidRPr="005120F5">
        <w:rPr>
          <w:rFonts w:ascii="Times New Roman" w:hAnsi="Times New Roman" w:cs="Times New Roman"/>
          <w:i/>
          <w:iCs/>
          <w:noProof/>
        </w:rPr>
        <w:t>PLoS One</w:t>
      </w:r>
      <w:r w:rsidRPr="005120F5">
        <w:rPr>
          <w:rFonts w:ascii="Times New Roman" w:hAnsi="Times New Roman" w:cs="Times New Roman"/>
          <w:noProof/>
        </w:rPr>
        <w:t xml:space="preserve">. </w:t>
      </w:r>
      <w:r w:rsidRPr="005120F5">
        <w:rPr>
          <w:rFonts w:ascii="Times New Roman" w:hAnsi="Times New Roman" w:cs="Times New Roman"/>
          <w:b/>
          <w:bCs/>
          <w:noProof/>
        </w:rPr>
        <w:t>11</w:t>
      </w:r>
      <w:r w:rsidRPr="005120F5">
        <w:rPr>
          <w:rFonts w:ascii="Times New Roman" w:hAnsi="Times New Roman" w:cs="Times New Roman"/>
          <w:noProof/>
        </w:rPr>
        <w:t>, e0148698 (2016).</w:t>
      </w:r>
    </w:p>
    <w:p w14:paraId="4BB108B6"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0. </w:t>
      </w:r>
      <w:r w:rsidRPr="005120F5">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5120F5">
        <w:rPr>
          <w:rFonts w:ascii="Times New Roman" w:hAnsi="Times New Roman" w:cs="Times New Roman"/>
          <w:i/>
          <w:iCs/>
          <w:noProof/>
        </w:rPr>
        <w:t>Nat. Biotechnol.</w:t>
      </w:r>
      <w:r w:rsidRPr="005120F5">
        <w:rPr>
          <w:rFonts w:ascii="Times New Roman" w:hAnsi="Times New Roman" w:cs="Times New Roman"/>
          <w:noProof/>
        </w:rPr>
        <w:t xml:space="preserve"> </w:t>
      </w:r>
      <w:r w:rsidRPr="005120F5">
        <w:rPr>
          <w:rFonts w:ascii="Times New Roman" w:hAnsi="Times New Roman" w:cs="Times New Roman"/>
          <w:b/>
          <w:bCs/>
          <w:noProof/>
        </w:rPr>
        <w:t>34</w:t>
      </w:r>
      <w:r w:rsidRPr="005120F5">
        <w:rPr>
          <w:rFonts w:ascii="Times New Roman" w:hAnsi="Times New Roman" w:cs="Times New Roman"/>
          <w:noProof/>
        </w:rPr>
        <w:t>, 942–949 (2016).</w:t>
      </w:r>
    </w:p>
    <w:p w14:paraId="61A814B1"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1. </w:t>
      </w:r>
      <w:r w:rsidRPr="005120F5">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5120F5">
        <w:rPr>
          <w:rFonts w:ascii="Times New Roman" w:hAnsi="Times New Roman" w:cs="Times New Roman"/>
          <w:i/>
          <w:iCs/>
          <w:noProof/>
        </w:rPr>
        <w:t>Mol. Ecol. Resour.</w:t>
      </w:r>
      <w:r w:rsidRPr="005120F5">
        <w:rPr>
          <w:rFonts w:ascii="Times New Roman" w:hAnsi="Times New Roman" w:cs="Times New Roman"/>
          <w:noProof/>
        </w:rPr>
        <w:t xml:space="preserve"> (2021), doi:10.1111/1755-0998.13512.</w:t>
      </w:r>
    </w:p>
    <w:p w14:paraId="082EBD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2. </w:t>
      </w:r>
      <w:r w:rsidRPr="005120F5">
        <w:rPr>
          <w:rFonts w:ascii="Times New Roman" w:hAnsi="Times New Roman" w:cs="Times New Roman"/>
          <w:noProof/>
        </w:rPr>
        <w:tab/>
        <w:t xml:space="preserve">R. P. Kelly, R. Gallego, E. Jacobs-Palme, The effect of tides on nearshore environmental DNA.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8</w:t>
      </w:r>
      <w:r w:rsidRPr="005120F5">
        <w:rPr>
          <w:rFonts w:ascii="Times New Roman" w:hAnsi="Times New Roman" w:cs="Times New Roman"/>
          <w:noProof/>
        </w:rPr>
        <w:t>, e4521 (2018).</w:t>
      </w:r>
    </w:p>
    <w:p w14:paraId="042FFEA7"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3. </w:t>
      </w:r>
      <w:r w:rsidRPr="005120F5">
        <w:rPr>
          <w:rFonts w:ascii="Times New Roman" w:hAnsi="Times New Roman" w:cs="Times New Roman"/>
          <w:noProof/>
        </w:rPr>
        <w:tab/>
        <w:t>R. Mendelssohn, rerddapXtracto: Extracts Environmental Data from “ERDDAP” Web Services. R package version 1.0.0 (2020).</w:t>
      </w:r>
    </w:p>
    <w:p w14:paraId="40490DDB"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lastRenderedPageBreak/>
        <w:t xml:space="preserve">94. </w:t>
      </w:r>
      <w:r w:rsidRPr="005120F5">
        <w:rPr>
          <w:rFonts w:ascii="Times New Roman" w:hAnsi="Times New Roman" w:cs="Times New Roman"/>
          <w:noProof/>
        </w:rPr>
        <w:tab/>
        <w:t xml:space="preserve">H. G. Moser, R. L. Charter, W. Watson, D. A. Ambrose, K. T. Hill, P. E. Smith, J. L. Butler, E. M. Sandknop, S. R. Charter, The CalCOFI ichthyoplankton time series: Potential contributions to the management of rocky-shore fishes. </w:t>
      </w:r>
      <w:r w:rsidRPr="005120F5">
        <w:rPr>
          <w:rFonts w:ascii="Times New Roman" w:hAnsi="Times New Roman" w:cs="Times New Roman"/>
          <w:i/>
          <w:iCs/>
          <w:noProof/>
        </w:rPr>
        <w:t>Calif. Coop. Ocean. Fish. Investig. Reports</w:t>
      </w:r>
      <w:r w:rsidRPr="005120F5">
        <w:rPr>
          <w:rFonts w:ascii="Times New Roman" w:hAnsi="Times New Roman" w:cs="Times New Roman"/>
          <w:noProof/>
        </w:rPr>
        <w:t xml:space="preserve">. </w:t>
      </w:r>
      <w:r w:rsidRPr="005120F5">
        <w:rPr>
          <w:rFonts w:ascii="Times New Roman" w:hAnsi="Times New Roman" w:cs="Times New Roman"/>
          <w:b/>
          <w:bCs/>
          <w:noProof/>
        </w:rPr>
        <w:t>42</w:t>
      </w:r>
      <w:r w:rsidRPr="005120F5">
        <w:rPr>
          <w:rFonts w:ascii="Times New Roman" w:hAnsi="Times New Roman" w:cs="Times New Roman"/>
          <w:noProof/>
        </w:rPr>
        <w:t>, 112–128 (2001).</w:t>
      </w:r>
    </w:p>
    <w:p w14:paraId="4DA5657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5. </w:t>
      </w:r>
      <w:r w:rsidRPr="005120F5">
        <w:rPr>
          <w:rFonts w:ascii="Times New Roman" w:hAnsi="Times New Roman" w:cs="Times New Roman"/>
          <w:noProof/>
        </w:rPr>
        <w:tab/>
        <w:t xml:space="preserve">S. Juggins, rioja: Analysis of Quaternary science data, R package version (0.9-9). </w:t>
      </w:r>
      <w:r w:rsidRPr="005120F5">
        <w:rPr>
          <w:rFonts w:ascii="Times New Roman" w:hAnsi="Times New Roman" w:cs="Times New Roman"/>
          <w:i/>
          <w:iCs/>
          <w:noProof/>
        </w:rPr>
        <w:t>Compr. r Arch. Netw.</w:t>
      </w:r>
      <w:r w:rsidRPr="005120F5">
        <w:rPr>
          <w:rFonts w:ascii="Times New Roman" w:hAnsi="Times New Roman" w:cs="Times New Roman"/>
          <w:noProof/>
        </w:rPr>
        <w:t xml:space="preserve"> (2015).</w:t>
      </w:r>
    </w:p>
    <w:p w14:paraId="5D31ACEA"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6. </w:t>
      </w:r>
      <w:r w:rsidRPr="005120F5">
        <w:rPr>
          <w:rFonts w:ascii="Times New Roman" w:hAnsi="Times New Roman" w:cs="Times New Roman"/>
          <w:noProof/>
        </w:rPr>
        <w:tab/>
        <w:t xml:space="preserve">A. de Vries, B. D. Ripley, Create Dendrograms and Tree Diagrams Using “ggplot2.” </w:t>
      </w:r>
      <w:r w:rsidRPr="005120F5">
        <w:rPr>
          <w:rFonts w:ascii="Times New Roman" w:hAnsi="Times New Roman" w:cs="Times New Roman"/>
          <w:i/>
          <w:iCs/>
          <w:noProof/>
        </w:rPr>
        <w:t>URL https//github. com/andrie/ggdendro</w:t>
      </w:r>
      <w:r w:rsidRPr="005120F5">
        <w:rPr>
          <w:rFonts w:ascii="Times New Roman" w:hAnsi="Times New Roman" w:cs="Times New Roman"/>
          <w:noProof/>
        </w:rPr>
        <w:t>, 12 (2020).</w:t>
      </w:r>
    </w:p>
    <w:p w14:paraId="55C379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7. </w:t>
      </w:r>
      <w:r w:rsidRPr="005120F5">
        <w:rPr>
          <w:rFonts w:ascii="Times New Roman" w:hAnsi="Times New Roman" w:cs="Times New Roman"/>
          <w:noProof/>
        </w:rPr>
        <w:tab/>
        <w:t xml:space="preserve">J. Oksanen, F. G. Blanchet, R. Kindt, P. Legendre, P. R. Minchin, O. R.B., G. L. Simpson, P. Solymos, M. H. H. Stevens, H. Wagner, </w:t>
      </w:r>
      <w:r w:rsidRPr="005120F5">
        <w:rPr>
          <w:rFonts w:ascii="Times New Roman" w:hAnsi="Times New Roman" w:cs="Times New Roman"/>
          <w:i/>
          <w:iCs/>
          <w:noProof/>
        </w:rPr>
        <w:t>vegan</w:t>
      </w:r>
      <w:r w:rsidRPr="005120F5">
        <w:rPr>
          <w:rFonts w:ascii="Times New Roman" w:hAnsi="Times New Roman" w:cs="Times New Roman"/>
          <w:noProof/>
        </w:rPr>
        <w:t xml:space="preserve">: Community ecology package. </w:t>
      </w:r>
      <w:r w:rsidRPr="005120F5">
        <w:rPr>
          <w:rFonts w:ascii="Times New Roman" w:hAnsi="Times New Roman" w:cs="Times New Roman"/>
          <w:i/>
          <w:iCs/>
          <w:noProof/>
        </w:rPr>
        <w:t>R Packag. version 2.3-5</w:t>
      </w:r>
      <w:r w:rsidRPr="005120F5">
        <w:rPr>
          <w:rFonts w:ascii="Times New Roman" w:hAnsi="Times New Roman" w:cs="Times New Roman"/>
          <w:noProof/>
        </w:rPr>
        <w:t xml:space="preserve"> (2016), (available at https://cran.r-project.org/package=vegan).</w:t>
      </w:r>
    </w:p>
    <w:p w14:paraId="4716446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8. </w:t>
      </w:r>
      <w:r w:rsidRPr="005120F5">
        <w:rPr>
          <w:rFonts w:ascii="Times New Roman" w:hAnsi="Times New Roman" w:cs="Times New Roman"/>
          <w:noProof/>
        </w:rPr>
        <w:tab/>
        <w:t xml:space="preserve">J. Niku, F. K. C. Hui, S. Taskinen, D. I. Warton, gllvm: Fast analysis of multivariate abundance data with generalized linear latent variable models in r. </w:t>
      </w:r>
      <w:r w:rsidRPr="005120F5">
        <w:rPr>
          <w:rFonts w:ascii="Times New Roman" w:hAnsi="Times New Roman" w:cs="Times New Roman"/>
          <w:i/>
          <w:iCs/>
          <w:noProof/>
        </w:rPr>
        <w:t>Methods Ecol. Evol.</w:t>
      </w:r>
      <w:r w:rsidRPr="005120F5">
        <w:rPr>
          <w:rFonts w:ascii="Times New Roman" w:hAnsi="Times New Roman" w:cs="Times New Roman"/>
          <w:noProof/>
        </w:rPr>
        <w:t xml:space="preserve"> </w:t>
      </w:r>
      <w:r w:rsidRPr="005120F5">
        <w:rPr>
          <w:rFonts w:ascii="Times New Roman" w:hAnsi="Times New Roman" w:cs="Times New Roman"/>
          <w:b/>
          <w:bCs/>
          <w:noProof/>
        </w:rPr>
        <w:t>10</w:t>
      </w:r>
      <w:r w:rsidRPr="005120F5">
        <w:rPr>
          <w:rFonts w:ascii="Times New Roman" w:hAnsi="Times New Roman" w:cs="Times New Roman"/>
          <w:noProof/>
        </w:rPr>
        <w:t>, 2173–2182 (2019).</w:t>
      </w:r>
    </w:p>
    <w:p w14:paraId="3C4C1723"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99. </w:t>
      </w:r>
      <w:r w:rsidRPr="005120F5">
        <w:rPr>
          <w:rFonts w:ascii="Times New Roman" w:hAnsi="Times New Roman" w:cs="Times New Roman"/>
          <w:noProof/>
        </w:rPr>
        <w:tab/>
        <w:t xml:space="preserve">A. Kucukelbir, R. Ranganath, A. Gelman, D. Blei, Automatic variational inference in Stan. </w:t>
      </w:r>
      <w:r w:rsidRPr="005120F5">
        <w:rPr>
          <w:rFonts w:ascii="Times New Roman" w:hAnsi="Times New Roman" w:cs="Times New Roman"/>
          <w:i/>
          <w:iCs/>
          <w:noProof/>
        </w:rPr>
        <w:t>Adv. Neural Inf. Process. Syst.</w:t>
      </w:r>
      <w:r w:rsidRPr="005120F5">
        <w:rPr>
          <w:rFonts w:ascii="Times New Roman" w:hAnsi="Times New Roman" w:cs="Times New Roman"/>
          <w:noProof/>
        </w:rPr>
        <w:t xml:space="preserve"> </w:t>
      </w:r>
      <w:r w:rsidRPr="005120F5">
        <w:rPr>
          <w:rFonts w:ascii="Times New Roman" w:hAnsi="Times New Roman" w:cs="Times New Roman"/>
          <w:b/>
          <w:bCs/>
          <w:noProof/>
        </w:rPr>
        <w:t>28</w:t>
      </w:r>
      <w:r w:rsidRPr="005120F5">
        <w:rPr>
          <w:rFonts w:ascii="Times New Roman" w:hAnsi="Times New Roman" w:cs="Times New Roman"/>
          <w:noProof/>
        </w:rPr>
        <w:t xml:space="preserve"> (2015).</w:t>
      </w:r>
    </w:p>
    <w:p w14:paraId="4E207820"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0. </w:t>
      </w:r>
      <w:r w:rsidRPr="005120F5">
        <w:rPr>
          <w:rFonts w:ascii="Times New Roman" w:hAnsi="Times New Roman" w:cs="Times New Roman"/>
          <w:noProof/>
        </w:rPr>
        <w:tab/>
        <w:t xml:space="preserve">R. Jiang, W. V. Li, J. J. Li, mbImpute: an accurate and robust imputation method for microbiome data. </w:t>
      </w:r>
      <w:r w:rsidRPr="005120F5">
        <w:rPr>
          <w:rFonts w:ascii="Times New Roman" w:hAnsi="Times New Roman" w:cs="Times New Roman"/>
          <w:i/>
          <w:iCs/>
          <w:noProof/>
        </w:rPr>
        <w:t>Genome Biol.</w:t>
      </w:r>
      <w:r w:rsidRPr="005120F5">
        <w:rPr>
          <w:rFonts w:ascii="Times New Roman" w:hAnsi="Times New Roman" w:cs="Times New Roman"/>
          <w:noProof/>
        </w:rPr>
        <w:t xml:space="preserve"> </w:t>
      </w:r>
      <w:r w:rsidRPr="005120F5">
        <w:rPr>
          <w:rFonts w:ascii="Times New Roman" w:hAnsi="Times New Roman" w:cs="Times New Roman"/>
          <w:b/>
          <w:bCs/>
          <w:noProof/>
        </w:rPr>
        <w:t>22</w:t>
      </w:r>
      <w:r w:rsidRPr="005120F5">
        <w:rPr>
          <w:rFonts w:ascii="Times New Roman" w:hAnsi="Times New Roman" w:cs="Times New Roman"/>
          <w:noProof/>
        </w:rPr>
        <w:t>, 1–27 (2021).</w:t>
      </w:r>
    </w:p>
    <w:p w14:paraId="4EAD385E"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1. </w:t>
      </w:r>
      <w:r w:rsidRPr="005120F5">
        <w:rPr>
          <w:rFonts w:ascii="Times New Roman" w:hAnsi="Times New Roman" w:cs="Times New Roman"/>
          <w:noProof/>
        </w:rPr>
        <w:tab/>
        <w:t xml:space="preserve">M. Leray, N. Knowlton, Random sampling causes the low reproducibility of rare eukaryotic OTUs in Illumina COI metabarcoding. </w:t>
      </w:r>
      <w:r w:rsidRPr="005120F5">
        <w:rPr>
          <w:rFonts w:ascii="Times New Roman" w:hAnsi="Times New Roman" w:cs="Times New Roman"/>
          <w:i/>
          <w:iCs/>
          <w:noProof/>
        </w:rPr>
        <w:t>PeerJ</w:t>
      </w:r>
      <w:r w:rsidRPr="005120F5">
        <w:rPr>
          <w:rFonts w:ascii="Times New Roman" w:hAnsi="Times New Roman" w:cs="Times New Roman"/>
          <w:noProof/>
        </w:rPr>
        <w:t xml:space="preserve">. </w:t>
      </w:r>
      <w:r w:rsidRPr="005120F5">
        <w:rPr>
          <w:rFonts w:ascii="Times New Roman" w:hAnsi="Times New Roman" w:cs="Times New Roman"/>
          <w:b/>
          <w:bCs/>
          <w:noProof/>
        </w:rPr>
        <w:t>2017</w:t>
      </w:r>
      <w:r w:rsidRPr="005120F5">
        <w:rPr>
          <w:rFonts w:ascii="Times New Roman" w:hAnsi="Times New Roman" w:cs="Times New Roman"/>
          <w:noProof/>
        </w:rPr>
        <w:t>, e3006 (2017).</w:t>
      </w:r>
    </w:p>
    <w:p w14:paraId="665858B2" w14:textId="77777777" w:rsidR="005120F5" w:rsidRPr="005120F5" w:rsidRDefault="005120F5" w:rsidP="005120F5">
      <w:pPr>
        <w:widowControl w:val="0"/>
        <w:autoSpaceDE w:val="0"/>
        <w:autoSpaceDN w:val="0"/>
        <w:adjustRightInd w:val="0"/>
        <w:spacing w:line="480" w:lineRule="auto"/>
        <w:ind w:left="640" w:hanging="640"/>
        <w:rPr>
          <w:rFonts w:ascii="Times New Roman" w:hAnsi="Times New Roman" w:cs="Times New Roman"/>
          <w:noProof/>
        </w:rPr>
      </w:pPr>
      <w:r w:rsidRPr="005120F5">
        <w:rPr>
          <w:rFonts w:ascii="Times New Roman" w:hAnsi="Times New Roman" w:cs="Times New Roman"/>
          <w:noProof/>
        </w:rPr>
        <w:t xml:space="preserve">102. </w:t>
      </w:r>
      <w:r w:rsidRPr="005120F5">
        <w:rPr>
          <w:rFonts w:ascii="Times New Roman" w:hAnsi="Times New Roman" w:cs="Times New Roman"/>
          <w:noProof/>
        </w:rPr>
        <w:tab/>
        <w:t xml:space="preserve">J. A. Royle, W. A. Link, Generalized site occupancy models allowing for false positive and false negative errors. </w:t>
      </w:r>
      <w:r w:rsidRPr="005120F5">
        <w:rPr>
          <w:rFonts w:ascii="Times New Roman" w:hAnsi="Times New Roman" w:cs="Times New Roman"/>
          <w:i/>
          <w:iCs/>
          <w:noProof/>
        </w:rPr>
        <w:t>Ecology</w:t>
      </w:r>
      <w:r w:rsidRPr="005120F5">
        <w:rPr>
          <w:rFonts w:ascii="Times New Roman" w:hAnsi="Times New Roman" w:cs="Times New Roman"/>
          <w:noProof/>
        </w:rPr>
        <w:t xml:space="preserve">. </w:t>
      </w:r>
      <w:r w:rsidRPr="005120F5">
        <w:rPr>
          <w:rFonts w:ascii="Times New Roman" w:hAnsi="Times New Roman" w:cs="Times New Roman"/>
          <w:b/>
          <w:bCs/>
          <w:noProof/>
        </w:rPr>
        <w:t>87</w:t>
      </w:r>
      <w:r w:rsidRPr="005120F5">
        <w:rPr>
          <w:rFonts w:ascii="Times New Roman" w:hAnsi="Times New Roman" w:cs="Times New Roman"/>
          <w:noProof/>
        </w:rPr>
        <w:t>, 835–841 (2006).</w:t>
      </w:r>
    </w:p>
    <w:p w14:paraId="3E812A07" w14:textId="5FA523C6" w:rsidR="00F52C50" w:rsidRDefault="004E2951" w:rsidP="005120F5">
      <w:pPr>
        <w:widowControl w:val="0"/>
        <w:autoSpaceDE w:val="0"/>
        <w:autoSpaceDN w:val="0"/>
        <w:adjustRightInd w:val="0"/>
        <w:spacing w:line="480" w:lineRule="auto"/>
        <w:ind w:left="640" w:hanging="640"/>
        <w:rPr>
          <w:rFonts w:ascii="Times New Roman" w:eastAsia="Times New Roman" w:hAnsi="Times New Roman" w:cs="Times New Roman"/>
          <w:i/>
        </w:rPr>
      </w:pPr>
      <w:r w:rsidRPr="00FA2396">
        <w:rPr>
          <w:rFonts w:ascii="Times New Roman" w:eastAsia="Times New Roman" w:hAnsi="Times New Roman" w:cs="Times New Roman"/>
          <w:i/>
        </w:rPr>
        <w:fldChar w:fldCharType="end"/>
      </w:r>
    </w:p>
    <w:p w14:paraId="5D5A58B7" w14:textId="6DA99AD1" w:rsidR="0007148C" w:rsidRDefault="0007148C" w:rsidP="005120F5">
      <w:pPr>
        <w:widowControl w:val="0"/>
        <w:autoSpaceDE w:val="0"/>
        <w:autoSpaceDN w:val="0"/>
        <w:adjustRightInd w:val="0"/>
        <w:spacing w:line="480" w:lineRule="auto"/>
        <w:ind w:left="640" w:hanging="640"/>
        <w:rPr>
          <w:rFonts w:ascii="Times New Roman" w:eastAsia="Times New Roman" w:hAnsi="Times New Roman" w:cs="Times New Roman"/>
          <w:i/>
        </w:rPr>
      </w:pPr>
    </w:p>
    <w:p w14:paraId="28431524" w14:textId="660BCD66" w:rsidR="00C554E4" w:rsidRPr="00315FB0" w:rsidRDefault="00C554E4" w:rsidP="00D4423D">
      <w:pPr>
        <w:spacing w:line="480" w:lineRule="auto"/>
        <w:rPr>
          <w:rFonts w:ascii="Times New Roman" w:eastAsia="Times New Roman" w:hAnsi="Times New Roman" w:cs="Times New Roman"/>
          <w:color w:val="000000" w:themeColor="text1"/>
        </w:rPr>
      </w:pPr>
    </w:p>
    <w:sectPr w:rsidR="00C554E4" w:rsidRPr="00315FB0" w:rsidSect="00E6696B">
      <w:footerReference w:type="even" r:id="rId13"/>
      <w:footerReference w:type="default" r:id="rId14"/>
      <w:pgSz w:w="12240" w:h="15840"/>
      <w:pgMar w:top="1440" w:right="1440" w:bottom="1440" w:left="1440" w:header="720" w:footer="720" w:gutter="0"/>
      <w:lnNumType w:countBy="1" w:restart="newSection"/>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20CC1" w14:textId="77777777" w:rsidR="007B61A6" w:rsidRDefault="007B61A6">
      <w:r>
        <w:separator/>
      </w:r>
    </w:p>
  </w:endnote>
  <w:endnote w:type="continuationSeparator" w:id="0">
    <w:p w14:paraId="5556C706" w14:textId="77777777" w:rsidR="007B61A6" w:rsidRDefault="007B61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64FBF" w14:textId="77777777" w:rsidR="007B61A6" w:rsidRDefault="007B61A6">
      <w:r>
        <w:separator/>
      </w:r>
    </w:p>
  </w:footnote>
  <w:footnote w:type="continuationSeparator" w:id="0">
    <w:p w14:paraId="69BC8A54" w14:textId="77777777" w:rsidR="007B61A6" w:rsidRDefault="007B61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480268"/>
    <w:multiLevelType w:val="hybridMultilevel"/>
    <w:tmpl w:val="1DCA2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0781"/>
    <w:rsid w:val="000042A5"/>
    <w:rsid w:val="00021656"/>
    <w:rsid w:val="0003041C"/>
    <w:rsid w:val="0005665F"/>
    <w:rsid w:val="0007148C"/>
    <w:rsid w:val="000826D7"/>
    <w:rsid w:val="00094D4E"/>
    <w:rsid w:val="000967BA"/>
    <w:rsid w:val="000A0C5D"/>
    <w:rsid w:val="000B1DC4"/>
    <w:rsid w:val="000B4799"/>
    <w:rsid w:val="000C1A36"/>
    <w:rsid w:val="000C748B"/>
    <w:rsid w:val="000D31F6"/>
    <w:rsid w:val="000D37A1"/>
    <w:rsid w:val="000E5F75"/>
    <w:rsid w:val="001007A8"/>
    <w:rsid w:val="0010743B"/>
    <w:rsid w:val="00116A05"/>
    <w:rsid w:val="00133053"/>
    <w:rsid w:val="00135A93"/>
    <w:rsid w:val="001470A1"/>
    <w:rsid w:val="00150409"/>
    <w:rsid w:val="00160C27"/>
    <w:rsid w:val="00173A78"/>
    <w:rsid w:val="00173DE1"/>
    <w:rsid w:val="00174431"/>
    <w:rsid w:val="00181E4C"/>
    <w:rsid w:val="00184866"/>
    <w:rsid w:val="00190316"/>
    <w:rsid w:val="00195660"/>
    <w:rsid w:val="001963FB"/>
    <w:rsid w:val="00196952"/>
    <w:rsid w:val="001C7A19"/>
    <w:rsid w:val="001D4F9B"/>
    <w:rsid w:val="001E0C63"/>
    <w:rsid w:val="001E1E01"/>
    <w:rsid w:val="00245E1F"/>
    <w:rsid w:val="002724D7"/>
    <w:rsid w:val="00296462"/>
    <w:rsid w:val="002C4BD0"/>
    <w:rsid w:val="002D2E53"/>
    <w:rsid w:val="002D59F7"/>
    <w:rsid w:val="002E17E4"/>
    <w:rsid w:val="002E33CB"/>
    <w:rsid w:val="002F07E6"/>
    <w:rsid w:val="002F1852"/>
    <w:rsid w:val="003041F3"/>
    <w:rsid w:val="00307BCD"/>
    <w:rsid w:val="00313D00"/>
    <w:rsid w:val="00315FB0"/>
    <w:rsid w:val="00320665"/>
    <w:rsid w:val="00323DCC"/>
    <w:rsid w:val="003464DA"/>
    <w:rsid w:val="00356B23"/>
    <w:rsid w:val="00363A80"/>
    <w:rsid w:val="003657F3"/>
    <w:rsid w:val="003808D3"/>
    <w:rsid w:val="003A419A"/>
    <w:rsid w:val="003A608A"/>
    <w:rsid w:val="003A7B86"/>
    <w:rsid w:val="003B0D13"/>
    <w:rsid w:val="003B129F"/>
    <w:rsid w:val="003B63F3"/>
    <w:rsid w:val="003D0D02"/>
    <w:rsid w:val="003F1E24"/>
    <w:rsid w:val="00412DD8"/>
    <w:rsid w:val="0041428D"/>
    <w:rsid w:val="004418A7"/>
    <w:rsid w:val="00445F8F"/>
    <w:rsid w:val="00457175"/>
    <w:rsid w:val="00473B19"/>
    <w:rsid w:val="00496F59"/>
    <w:rsid w:val="004A43FE"/>
    <w:rsid w:val="004C093E"/>
    <w:rsid w:val="004E2951"/>
    <w:rsid w:val="004F31D9"/>
    <w:rsid w:val="00501CA4"/>
    <w:rsid w:val="00505524"/>
    <w:rsid w:val="005120F5"/>
    <w:rsid w:val="00546D2F"/>
    <w:rsid w:val="00555179"/>
    <w:rsid w:val="00562771"/>
    <w:rsid w:val="00574AC3"/>
    <w:rsid w:val="005768AE"/>
    <w:rsid w:val="00576F84"/>
    <w:rsid w:val="0058253B"/>
    <w:rsid w:val="00583D40"/>
    <w:rsid w:val="005926A6"/>
    <w:rsid w:val="005B6CE5"/>
    <w:rsid w:val="005C2C8B"/>
    <w:rsid w:val="005C5C1B"/>
    <w:rsid w:val="005F1ECE"/>
    <w:rsid w:val="006141BD"/>
    <w:rsid w:val="00614492"/>
    <w:rsid w:val="006342B4"/>
    <w:rsid w:val="00643803"/>
    <w:rsid w:val="00653F63"/>
    <w:rsid w:val="00655970"/>
    <w:rsid w:val="00655BD7"/>
    <w:rsid w:val="00665543"/>
    <w:rsid w:val="0067046B"/>
    <w:rsid w:val="00677345"/>
    <w:rsid w:val="00680BBF"/>
    <w:rsid w:val="006858CD"/>
    <w:rsid w:val="006918E2"/>
    <w:rsid w:val="006A395E"/>
    <w:rsid w:val="006C5D76"/>
    <w:rsid w:val="006D1CDA"/>
    <w:rsid w:val="006D36AC"/>
    <w:rsid w:val="006E69E4"/>
    <w:rsid w:val="006F4A12"/>
    <w:rsid w:val="007032E2"/>
    <w:rsid w:val="007072E9"/>
    <w:rsid w:val="00726299"/>
    <w:rsid w:val="00730E0A"/>
    <w:rsid w:val="007643F2"/>
    <w:rsid w:val="00767185"/>
    <w:rsid w:val="0077785C"/>
    <w:rsid w:val="00782F50"/>
    <w:rsid w:val="00797584"/>
    <w:rsid w:val="007B61A6"/>
    <w:rsid w:val="007C7B59"/>
    <w:rsid w:val="007D348E"/>
    <w:rsid w:val="007E003E"/>
    <w:rsid w:val="007F66BD"/>
    <w:rsid w:val="00803773"/>
    <w:rsid w:val="00816E38"/>
    <w:rsid w:val="0084026E"/>
    <w:rsid w:val="008607C5"/>
    <w:rsid w:val="008630FA"/>
    <w:rsid w:val="008807CC"/>
    <w:rsid w:val="008870C2"/>
    <w:rsid w:val="008C4A6C"/>
    <w:rsid w:val="008F1BAD"/>
    <w:rsid w:val="00937877"/>
    <w:rsid w:val="00942818"/>
    <w:rsid w:val="00942D1F"/>
    <w:rsid w:val="009516C2"/>
    <w:rsid w:val="00962A1C"/>
    <w:rsid w:val="00966B19"/>
    <w:rsid w:val="009678B3"/>
    <w:rsid w:val="009955B8"/>
    <w:rsid w:val="009B4414"/>
    <w:rsid w:val="009B69BC"/>
    <w:rsid w:val="009C451B"/>
    <w:rsid w:val="009E0C40"/>
    <w:rsid w:val="009E761D"/>
    <w:rsid w:val="009F0E7E"/>
    <w:rsid w:val="00A068FF"/>
    <w:rsid w:val="00A20C75"/>
    <w:rsid w:val="00A57332"/>
    <w:rsid w:val="00A6096B"/>
    <w:rsid w:val="00A65814"/>
    <w:rsid w:val="00A67B80"/>
    <w:rsid w:val="00A82542"/>
    <w:rsid w:val="00A97C2F"/>
    <w:rsid w:val="00AC0EF6"/>
    <w:rsid w:val="00AC3BA5"/>
    <w:rsid w:val="00AC5631"/>
    <w:rsid w:val="00AD391A"/>
    <w:rsid w:val="00AD72C3"/>
    <w:rsid w:val="00AE15E0"/>
    <w:rsid w:val="00AE4CC7"/>
    <w:rsid w:val="00AE7B9B"/>
    <w:rsid w:val="00AF011B"/>
    <w:rsid w:val="00B05C6C"/>
    <w:rsid w:val="00B105AB"/>
    <w:rsid w:val="00B14684"/>
    <w:rsid w:val="00B34894"/>
    <w:rsid w:val="00B37658"/>
    <w:rsid w:val="00B954A2"/>
    <w:rsid w:val="00BA0237"/>
    <w:rsid w:val="00BA171E"/>
    <w:rsid w:val="00BC5309"/>
    <w:rsid w:val="00BE1B3E"/>
    <w:rsid w:val="00BE57BE"/>
    <w:rsid w:val="00BE7132"/>
    <w:rsid w:val="00C00AD0"/>
    <w:rsid w:val="00C01CFA"/>
    <w:rsid w:val="00C10FA0"/>
    <w:rsid w:val="00C1467A"/>
    <w:rsid w:val="00C20500"/>
    <w:rsid w:val="00C32762"/>
    <w:rsid w:val="00C34300"/>
    <w:rsid w:val="00C348BB"/>
    <w:rsid w:val="00C4137C"/>
    <w:rsid w:val="00C45EDD"/>
    <w:rsid w:val="00C4778A"/>
    <w:rsid w:val="00C512FD"/>
    <w:rsid w:val="00C529B3"/>
    <w:rsid w:val="00C554E4"/>
    <w:rsid w:val="00C61D97"/>
    <w:rsid w:val="00C651C6"/>
    <w:rsid w:val="00C7136A"/>
    <w:rsid w:val="00C84552"/>
    <w:rsid w:val="00C87BAE"/>
    <w:rsid w:val="00C9054B"/>
    <w:rsid w:val="00CA0CE8"/>
    <w:rsid w:val="00CC2764"/>
    <w:rsid w:val="00CC54EB"/>
    <w:rsid w:val="00D05200"/>
    <w:rsid w:val="00D12AFF"/>
    <w:rsid w:val="00D4423D"/>
    <w:rsid w:val="00D51E3F"/>
    <w:rsid w:val="00D77156"/>
    <w:rsid w:val="00DA06F1"/>
    <w:rsid w:val="00DA2B26"/>
    <w:rsid w:val="00DB17C0"/>
    <w:rsid w:val="00DC3F52"/>
    <w:rsid w:val="00E273DC"/>
    <w:rsid w:val="00E47974"/>
    <w:rsid w:val="00E65F62"/>
    <w:rsid w:val="00E6696B"/>
    <w:rsid w:val="00E7574F"/>
    <w:rsid w:val="00E837EB"/>
    <w:rsid w:val="00E95CFF"/>
    <w:rsid w:val="00E976AE"/>
    <w:rsid w:val="00EA0152"/>
    <w:rsid w:val="00EA0712"/>
    <w:rsid w:val="00EC0213"/>
    <w:rsid w:val="00EE43C8"/>
    <w:rsid w:val="00EF68CF"/>
    <w:rsid w:val="00EF6ED7"/>
    <w:rsid w:val="00F014BA"/>
    <w:rsid w:val="00F0315A"/>
    <w:rsid w:val="00F16F3A"/>
    <w:rsid w:val="00F22312"/>
    <w:rsid w:val="00F42453"/>
    <w:rsid w:val="00F52C50"/>
    <w:rsid w:val="00F6272D"/>
    <w:rsid w:val="00FA2396"/>
    <w:rsid w:val="00FA7477"/>
    <w:rsid w:val="00FB3095"/>
    <w:rsid w:val="00FB7B2D"/>
    <w:rsid w:val="00FC172C"/>
    <w:rsid w:val="00FC1ABF"/>
    <w:rsid w:val="00FD2446"/>
    <w:rsid w:val="00FE1041"/>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4E2951"/>
    <w:rPr>
      <w:sz w:val="20"/>
      <w:szCs w:val="20"/>
    </w:rPr>
  </w:style>
  <w:style w:type="character" w:customStyle="1" w:styleId="CommentTextChar">
    <w:name w:val="Comment Text Char"/>
    <w:basedOn w:val="DefaultParagraphFont"/>
    <w:link w:val="CommentText"/>
    <w:uiPriority w:val="99"/>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 w:type="character" w:styleId="Hyperlink">
    <w:name w:val="Hyperlink"/>
    <w:basedOn w:val="DefaultParagraphFont"/>
    <w:uiPriority w:val="99"/>
    <w:unhideWhenUsed/>
    <w:rsid w:val="00505524"/>
    <w:rPr>
      <w:color w:val="0000FF"/>
      <w:u w:val="single"/>
    </w:rPr>
  </w:style>
  <w:style w:type="paragraph" w:styleId="NormalWeb">
    <w:name w:val="Normal (Web)"/>
    <w:basedOn w:val="Normal"/>
    <w:uiPriority w:val="99"/>
    <w:unhideWhenUsed/>
    <w:rsid w:val="00174431"/>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C554E4"/>
    <w:pPr>
      <w:tabs>
        <w:tab w:val="center" w:pos="4680"/>
        <w:tab w:val="right" w:pos="9360"/>
      </w:tabs>
    </w:pPr>
  </w:style>
  <w:style w:type="character" w:customStyle="1" w:styleId="HeaderChar">
    <w:name w:val="Header Char"/>
    <w:basedOn w:val="DefaultParagraphFont"/>
    <w:link w:val="Header"/>
    <w:uiPriority w:val="99"/>
    <w:rsid w:val="00C554E4"/>
    <w:rPr>
      <w:rFonts w:ascii="Calibri" w:eastAsia="Calibri" w:hAnsi="Calibri" w:cs="Calibri"/>
    </w:rPr>
  </w:style>
  <w:style w:type="character" w:styleId="UnresolvedMention">
    <w:name w:val="Unresolved Mention"/>
    <w:basedOn w:val="DefaultParagraphFont"/>
    <w:uiPriority w:val="99"/>
    <w:semiHidden/>
    <w:unhideWhenUsed/>
    <w:rsid w:val="00C554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299939">
      <w:bodyDiv w:val="1"/>
      <w:marLeft w:val="0"/>
      <w:marRight w:val="0"/>
      <w:marTop w:val="0"/>
      <w:marBottom w:val="0"/>
      <w:divBdr>
        <w:top w:val="none" w:sz="0" w:space="0" w:color="auto"/>
        <w:left w:val="none" w:sz="0" w:space="0" w:color="auto"/>
        <w:bottom w:val="none" w:sz="0" w:space="0" w:color="auto"/>
        <w:right w:val="none" w:sz="0" w:space="0" w:color="auto"/>
      </w:divBdr>
    </w:div>
    <w:div w:id="584266431">
      <w:bodyDiv w:val="1"/>
      <w:marLeft w:val="0"/>
      <w:marRight w:val="0"/>
      <w:marTop w:val="0"/>
      <w:marBottom w:val="0"/>
      <w:divBdr>
        <w:top w:val="none" w:sz="0" w:space="0" w:color="auto"/>
        <w:left w:val="none" w:sz="0" w:space="0" w:color="auto"/>
        <w:bottom w:val="none" w:sz="0" w:space="0" w:color="auto"/>
        <w:right w:val="none" w:sz="0" w:space="0" w:color="auto"/>
      </w:divBdr>
    </w:div>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 w:id="2074739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chary.gold@noaa.gov"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5</Pages>
  <Words>62766</Words>
  <Characters>357767</Characters>
  <Application>Microsoft Office Word</Application>
  <DocSecurity>0</DocSecurity>
  <Lines>2981</Lines>
  <Paragraphs>8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5</cp:revision>
  <cp:lastPrinted>2022-03-28T23:20:00Z</cp:lastPrinted>
  <dcterms:created xsi:type="dcterms:W3CDTF">2022-03-29T00:12:00Z</dcterms:created>
  <dcterms:modified xsi:type="dcterms:W3CDTF">2022-03-2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